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64925C" w14:textId="1C9A9B31" w:rsidR="008F7335" w:rsidRPr="00BB6E48" w:rsidRDefault="008F7335" w:rsidP="00E75992">
      <w:pPr>
        <w:rPr>
          <w:b/>
          <w:bCs/>
        </w:rPr>
      </w:pPr>
      <w:r w:rsidRPr="00BB6E48">
        <w:rPr>
          <w:b/>
          <w:bCs/>
        </w:rPr>
        <w:t>Title page</w:t>
      </w:r>
    </w:p>
    <w:p w14:paraId="0CE76DDD" w14:textId="77777777" w:rsidR="00851AEC" w:rsidRDefault="009C7854" w:rsidP="000E1FE7">
      <w:pPr>
        <w:rPr>
          <w:i/>
          <w:iCs/>
          <w:lang w:val="en-GB"/>
        </w:rPr>
      </w:pPr>
      <w:r w:rsidRPr="000E1FE7">
        <w:rPr>
          <w:i/>
          <w:iCs/>
          <w:lang w:val="en-GB"/>
        </w:rPr>
        <w:t xml:space="preserve">Hello, I’m Dylan Rohan and today I’ll be presenting my research project </w:t>
      </w:r>
    </w:p>
    <w:p w14:paraId="3EC15B3F" w14:textId="7FB99072" w:rsidR="008F7335" w:rsidRPr="000E1FE7" w:rsidRDefault="009C7854" w:rsidP="000E1FE7">
      <w:pPr>
        <w:rPr>
          <w:i/>
          <w:iCs/>
        </w:rPr>
      </w:pPr>
      <w:r w:rsidRPr="000E1FE7">
        <w:rPr>
          <w:i/>
          <w:iCs/>
          <w:lang w:val="en-GB"/>
        </w:rPr>
        <w:t>‘</w:t>
      </w:r>
      <w:r w:rsidR="008B1C05" w:rsidRPr="000E1FE7">
        <w:rPr>
          <w:i/>
          <w:iCs/>
          <w:lang w:val="en-GB"/>
        </w:rPr>
        <w:t xml:space="preserve">Clustering Algorithms as a Means of Identifying </w:t>
      </w:r>
      <w:r w:rsidR="008B1C05" w:rsidRPr="000E1FE7">
        <w:rPr>
          <w:i/>
          <w:iCs/>
          <w:lang w:val="en-GB"/>
        </w:rPr>
        <w:br/>
        <w:t xml:space="preserve">Patterns of </w:t>
      </w:r>
      <w:proofErr w:type="spellStart"/>
      <w:r w:rsidR="008B1C05" w:rsidRPr="000E1FE7">
        <w:rPr>
          <w:i/>
          <w:iCs/>
          <w:lang w:val="en-GB"/>
        </w:rPr>
        <w:t>Bias</w:t>
      </w:r>
      <w:r w:rsidRPr="000E1FE7">
        <w:rPr>
          <w:i/>
          <w:iCs/>
          <w:lang w:val="en-GB"/>
        </w:rPr>
        <w:t>’</w:t>
      </w:r>
      <w:proofErr w:type="spellEnd"/>
    </w:p>
    <w:p w14:paraId="2A35E312" w14:textId="3591FF8C" w:rsidR="008F7335" w:rsidRPr="00BB6E48" w:rsidRDefault="009C7854" w:rsidP="00BB6E48">
      <w:pPr>
        <w:rPr>
          <w:b/>
          <w:bCs/>
        </w:rPr>
      </w:pPr>
      <w:r w:rsidRPr="00BB6E48">
        <w:rPr>
          <w:b/>
          <w:bCs/>
        </w:rPr>
        <w:t>C</w:t>
      </w:r>
      <w:r w:rsidR="008F7335" w:rsidRPr="00BB6E48">
        <w:rPr>
          <w:b/>
          <w:bCs/>
        </w:rPr>
        <w:t>ontents</w:t>
      </w:r>
    </w:p>
    <w:p w14:paraId="76069E08" w14:textId="32C7BD79" w:rsidR="00EB28F7" w:rsidRDefault="00EB28F7" w:rsidP="000E1FE7">
      <w:pPr>
        <w:tabs>
          <w:tab w:val="num" w:pos="720"/>
        </w:tabs>
      </w:pPr>
      <w:r>
        <w:t xml:space="preserve">I will be covering the </w:t>
      </w:r>
      <w:r w:rsidR="00D10DD3">
        <w:t>P</w:t>
      </w:r>
      <w:r>
        <w:t>roblem description</w:t>
      </w:r>
      <w:r w:rsidR="00D10DD3">
        <w:t>, Overview, Methodology, Results</w:t>
      </w:r>
      <w:r w:rsidR="00580233">
        <w:t xml:space="preserve"> and finishing up with conclusions and a brief demonstration.</w:t>
      </w:r>
    </w:p>
    <w:p w14:paraId="60B66C12" w14:textId="77777777" w:rsidR="008F7335" w:rsidRPr="008F7335" w:rsidRDefault="008F7335" w:rsidP="00BB6E48">
      <w:pPr>
        <w:rPr>
          <w:b/>
          <w:bCs/>
        </w:rPr>
      </w:pPr>
      <w:r w:rsidRPr="008F7335">
        <w:rPr>
          <w:b/>
          <w:bCs/>
        </w:rPr>
        <w:t>Problem description</w:t>
      </w:r>
    </w:p>
    <w:p w14:paraId="05F432BB" w14:textId="5FB1873B" w:rsidR="00EC7088" w:rsidRDefault="00050519" w:rsidP="00EC7088">
      <w:pPr>
        <w:rPr>
          <w:rFonts w:ascii="Arial" w:hAnsi="Arial" w:cs="Arial"/>
          <w:sz w:val="22"/>
          <w:szCs w:val="22"/>
        </w:rPr>
      </w:pPr>
      <w:r>
        <w:t>Bias is almost inescapable</w:t>
      </w:r>
      <w:r w:rsidR="00A46897">
        <w:t xml:space="preserve"> in any domain</w:t>
      </w:r>
      <w:r w:rsidR="00DC62C6">
        <w:t xml:space="preserve">, and </w:t>
      </w:r>
      <w:r w:rsidR="00A46897">
        <w:t xml:space="preserve">it </w:t>
      </w:r>
      <w:r w:rsidR="00DC62C6">
        <w:t>can lead to inefficiency, mistrust, and injustice</w:t>
      </w:r>
      <w:r w:rsidR="004102D3">
        <w:t xml:space="preserve">. </w:t>
      </w:r>
      <w:r w:rsidR="004C6CD0">
        <w:t xml:space="preserve">Over the past few years these issues have become more obvious as machine learning tools </w:t>
      </w:r>
      <w:r w:rsidR="0031138E">
        <w:t>learn these behaviours</w:t>
      </w:r>
      <w:r w:rsidR="00E618C6">
        <w:t xml:space="preserve">. </w:t>
      </w:r>
      <w:r w:rsidR="00E618C6">
        <w:rPr>
          <w:rFonts w:ascii="Arial" w:hAnsi="Arial" w:cs="Arial"/>
        </w:rPr>
        <w:fldChar w:fldCharType="begin"/>
      </w:r>
      <w:r w:rsidR="00E618C6">
        <w:rPr>
          <w:rFonts w:ascii="Arial" w:hAnsi="Arial" w:cs="Arial"/>
        </w:rPr>
        <w:instrText xml:space="preserve"> ADDIN EN.CITE &lt;EndNote&gt;&lt;Cite&gt;&lt;Author&gt;Miller&lt;/Author&gt;&lt;Year&gt;2020&lt;/Year&gt;&lt;RecNum&gt;685&lt;/RecNum&gt;&lt;DisplayText&gt;(Miller, Peek &amp;amp; Parker 2020)&lt;/DisplayText&gt;&lt;record&gt;&lt;rec-number&gt;685&lt;/rec-number&gt;&lt;foreign-keys&gt;&lt;key app="EN" db-id="epa2vv5v0xz526e2ssa59wxvda0zxw5t5ew9" timestamp="1726988678" guid="5fbf94f2-efcb-4540-9807-0a58d25002c2"&gt;685&lt;/key&gt;&lt;/foreign-keys&gt;&lt;ref-type name="Journal Article"&gt;17&lt;/ref-type&gt;&lt;contributors&gt;&lt;authors&gt;&lt;author&gt;Miller, William D.&lt;/author&gt;&lt;author&gt;Peek, Monica E.&lt;/author&gt;&lt;author&gt;Parker, William F.&lt;/author&gt;&lt;/authors&gt;&lt;/contributors&gt;&lt;titles&gt;&lt;title&gt;Scarce Resource Allocation Scores Threaten to Exacerbate Racial Disparities in Health Care&lt;/title&gt;&lt;secondary-title&gt;CHEST&lt;/secondary-title&gt;&lt;/titles&gt;&lt;periodical&gt;&lt;full-title&gt;CHEST&lt;/full-title&gt;&lt;/periodical&gt;&lt;pages&gt;1332-1334&lt;/pages&gt;&lt;volume&gt;158&lt;/volume&gt;&lt;number&gt;4&lt;/number&gt;&lt;dates&gt;&lt;year&gt;2020&lt;/year&gt;&lt;/dates&gt;&lt;publisher&gt;Elsevier&lt;/publisher&gt;&lt;isbn&gt;0012-3692&lt;/isbn&gt;&lt;urls&gt;&lt;related-urls&gt;&lt;url&gt;https://doi.org/10.1016/j.chest.2020.05.526&lt;/url&gt;&lt;/related-urls&gt;&lt;/urls&gt;&lt;electronic-resource-num&gt;10.1016/j.chest.2020.05.526&lt;/electronic-resource-num&gt;&lt;access-date&gt;2024/09/22&lt;/access-date&gt;&lt;/record&gt;&lt;/Cite&gt;&lt;/EndNote&gt;</w:instrText>
      </w:r>
      <w:r w:rsidR="00E618C6">
        <w:rPr>
          <w:rFonts w:ascii="Arial" w:hAnsi="Arial" w:cs="Arial"/>
        </w:rPr>
        <w:fldChar w:fldCharType="separate"/>
      </w:r>
      <w:r w:rsidR="00E618C6">
        <w:rPr>
          <w:rFonts w:ascii="Arial" w:hAnsi="Arial" w:cs="Arial"/>
          <w:noProof/>
        </w:rPr>
        <w:t>(Miller, Peek &amp; Parker 2020)</w:t>
      </w:r>
      <w:r w:rsidR="00E618C6">
        <w:rPr>
          <w:rFonts w:ascii="Arial" w:hAnsi="Arial" w:cs="Arial"/>
        </w:rPr>
        <w:fldChar w:fldCharType="end"/>
      </w:r>
      <w:r w:rsidR="00A261B1" w:rsidRPr="00D655F5">
        <w:rPr>
          <w:rFonts w:ascii="Arial" w:hAnsi="Arial" w:cs="Arial"/>
        </w:rPr>
        <w:fldChar w:fldCharType="begin"/>
      </w:r>
      <w:r w:rsidR="00A261B1">
        <w:rPr>
          <w:rFonts w:ascii="Arial" w:hAnsi="Arial" w:cs="Arial"/>
        </w:rPr>
        <w:instrText xml:space="preserve"> ADDIN EN.CITE &lt;EndNote&gt;&lt;Cite&gt;&lt;Author&gt;van Giffen&lt;/Author&gt;&lt;Year&gt;2022&lt;/Year&gt;&lt;RecNum&gt;649&lt;/RecNum&gt;&lt;DisplayText&gt;(van Giffen, Herhausen &amp;amp; Fahse 2022)&lt;/DisplayText&gt;&lt;record&gt;&lt;rec-number&gt;649&lt;/rec-number&gt;&lt;foreign-keys&gt;&lt;key app="EN" db-id="epa2vv5v0xz526e2ssa59wxvda0zxw5t5ew9" timestamp="1726373527" guid="2c5f5393-10d4-4b43-92d5-4d50877203bb"&gt;649&lt;/key&gt;&lt;/foreign-keys&gt;&lt;ref-type name="Journal Article"&gt;17&lt;/ref-type&gt;&lt;contributors&gt;&lt;authors&gt;&lt;author&gt;van Giffen, Benjamin&lt;/author&gt;&lt;author&gt;Herhausen, Dennis&lt;/author&gt;&lt;author&gt;Fahse, Tobias&lt;/author&gt;&lt;/authors&gt;&lt;/contributors&gt;&lt;titles&gt;&lt;title&gt;Overcoming the pitfalls and perils of algorithms: A classification of machine learning biases and mitigation methods&lt;/title&gt;&lt;secondary-title&gt;Journal of Business Research&lt;/secondary-title&gt;&lt;/titles&gt;&lt;periodical&gt;&lt;full-title&gt;Journal of Business Research&lt;/full-title&gt;&lt;/periodical&gt;&lt;pages&gt;93-106&lt;/pages&gt;&lt;volume&gt;144&lt;/volume&gt;&lt;keywords&gt;&lt;keyword&gt;Machine learning&lt;/keyword&gt;&lt;keyword&gt;Artificial intelligence&lt;/keyword&gt;&lt;keyword&gt;Bias&lt;/keyword&gt;&lt;keyword&gt;Mitigation methods&lt;/keyword&gt;&lt;keyword&gt;Case study&lt;/keyword&gt;&lt;/keywords&gt;&lt;dates&gt;&lt;year&gt;2022&lt;/year&gt;&lt;pub-dates&gt;&lt;date&gt;2022/05/01/&lt;/date&gt;&lt;/pub-dates&gt;&lt;/dates&gt;&lt;isbn&gt;0148-2963&lt;/isbn&gt;&lt;urls&gt;&lt;related-urls&gt;&lt;url&gt;https://www.sciencedirect.com/science/article/pii/S0148296322000881&lt;/url&gt;&lt;/related-urls&gt;&lt;/urls&gt;&lt;electronic-resource-num&gt;https://doi.org/10.1016/j.jbusres.2022.01.076&lt;/electronic-resource-num&gt;&lt;/record&gt;&lt;/Cite&gt;&lt;/EndNote&gt;</w:instrText>
      </w:r>
      <w:r w:rsidR="00A261B1" w:rsidRPr="00D655F5">
        <w:rPr>
          <w:rFonts w:ascii="Arial" w:hAnsi="Arial" w:cs="Arial"/>
        </w:rPr>
        <w:fldChar w:fldCharType="separate"/>
      </w:r>
      <w:r w:rsidR="00A261B1" w:rsidRPr="00D655F5">
        <w:rPr>
          <w:rFonts w:ascii="Arial" w:hAnsi="Arial" w:cs="Arial"/>
          <w:noProof/>
        </w:rPr>
        <w:t>(van Giffen, Herhausen &amp; Fahse 2022)</w:t>
      </w:r>
      <w:r w:rsidR="00A261B1" w:rsidRPr="00D655F5">
        <w:rPr>
          <w:rFonts w:ascii="Arial" w:hAnsi="Arial" w:cs="Arial"/>
        </w:rPr>
        <w:fldChar w:fldCharType="end"/>
      </w:r>
      <w:r w:rsidR="0031138E">
        <w:t>,</w:t>
      </w:r>
      <w:r w:rsidR="00510682">
        <w:t xml:space="preserve"> which was well represented in the Netflix documentary ‘ the social </w:t>
      </w:r>
      <w:r w:rsidR="00A412FD">
        <w:t>dilemma</w:t>
      </w:r>
      <w:r w:rsidR="00510682">
        <w:t>’ but has also been seen on dating apps</w:t>
      </w:r>
      <w:r w:rsidR="007F2316">
        <w:t xml:space="preserve">, </w:t>
      </w:r>
      <w:r w:rsidR="00E46B31" w:rsidRPr="002F5E93">
        <w:rPr>
          <w:rFonts w:ascii="Arial" w:hAnsi="Arial" w:cs="Arial"/>
          <w:sz w:val="22"/>
          <w:szCs w:val="22"/>
        </w:rPr>
        <w:t>social media, HR tools, loan approvals</w:t>
      </w:r>
      <w:r w:rsidR="00A420E5">
        <w:rPr>
          <w:rFonts w:ascii="Arial" w:hAnsi="Arial" w:cs="Arial"/>
          <w:sz w:val="22"/>
          <w:szCs w:val="22"/>
        </w:rPr>
        <w:t xml:space="preserve"> </w:t>
      </w:r>
      <w:r w:rsidR="00A420E5" w:rsidRPr="002F5E93">
        <w:rPr>
          <w:rFonts w:ascii="Arial" w:hAnsi="Arial" w:cs="Arial"/>
          <w:sz w:val="22"/>
          <w:szCs w:val="22"/>
        </w:rPr>
        <w:fldChar w:fldCharType="begin">
          <w:fldData xml:space="preserve">PEVuZE5vdGU+PENpdGU+PEF1dGhvcj5OYXJyPC9BdXRob3I+PFllYXI+MjAyMTwvWWVhcj48UmVj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=
</w:fldData>
        </w:fldChar>
      </w:r>
      <w:r w:rsidR="00A420E5">
        <w:rPr>
          <w:rFonts w:ascii="Arial" w:hAnsi="Arial" w:cs="Arial"/>
          <w:sz w:val="22"/>
          <w:szCs w:val="22"/>
        </w:rPr>
        <w:instrText xml:space="preserve"> ADDIN EN.CITE </w:instrText>
      </w:r>
      <w:r w:rsidR="00A420E5">
        <w:rPr>
          <w:rFonts w:ascii="Arial" w:hAnsi="Arial" w:cs="Arial"/>
          <w:sz w:val="22"/>
          <w:szCs w:val="22"/>
        </w:rPr>
        <w:fldChar w:fldCharType="begin">
          <w:fldData xml:space="preserve">PEVuZE5vdGU+PENpdGU+PEF1dGhvcj5OYXJyPC9BdXRob3I+PFllYXI+MjAyMTwvWWVhcj48UmVj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=
</w:fldData>
        </w:fldChar>
      </w:r>
      <w:r w:rsidR="00A420E5">
        <w:rPr>
          <w:rFonts w:ascii="Arial" w:hAnsi="Arial" w:cs="Arial"/>
          <w:sz w:val="22"/>
          <w:szCs w:val="22"/>
        </w:rPr>
        <w:instrText xml:space="preserve"> ADDIN EN.CITE.DATA </w:instrText>
      </w:r>
      <w:r w:rsidR="00A420E5">
        <w:rPr>
          <w:rFonts w:ascii="Arial" w:hAnsi="Arial" w:cs="Arial"/>
          <w:sz w:val="22"/>
          <w:szCs w:val="22"/>
        </w:rPr>
      </w:r>
      <w:r w:rsidR="00A420E5">
        <w:rPr>
          <w:rFonts w:ascii="Arial" w:hAnsi="Arial" w:cs="Arial"/>
          <w:sz w:val="22"/>
          <w:szCs w:val="22"/>
        </w:rPr>
        <w:fldChar w:fldCharType="end"/>
      </w:r>
      <w:r w:rsidR="00A420E5" w:rsidRPr="002F5E93">
        <w:rPr>
          <w:rFonts w:ascii="Arial" w:hAnsi="Arial" w:cs="Arial"/>
          <w:sz w:val="22"/>
          <w:szCs w:val="22"/>
        </w:rPr>
      </w:r>
      <w:r w:rsidR="00A420E5" w:rsidRPr="002F5E93">
        <w:rPr>
          <w:rFonts w:ascii="Arial" w:hAnsi="Arial" w:cs="Arial"/>
          <w:sz w:val="22"/>
          <w:szCs w:val="22"/>
        </w:rPr>
        <w:fldChar w:fldCharType="separate"/>
      </w:r>
      <w:r w:rsidR="00A420E5">
        <w:rPr>
          <w:rFonts w:ascii="Arial" w:hAnsi="Arial" w:cs="Arial"/>
          <w:noProof/>
          <w:sz w:val="22"/>
          <w:szCs w:val="22"/>
        </w:rPr>
        <w:t>(Bivens &amp; Hoque 2018; Garcia, Garcia &amp; Rigobon 2024; Köchling &amp; Wehner 2020; McDavid 2020; Nader 2020; Narr 2021)</w:t>
      </w:r>
      <w:r w:rsidR="00A420E5" w:rsidRPr="002F5E93">
        <w:rPr>
          <w:rFonts w:ascii="Arial" w:hAnsi="Arial" w:cs="Arial"/>
          <w:sz w:val="22"/>
          <w:szCs w:val="22"/>
        </w:rPr>
        <w:fldChar w:fldCharType="end"/>
      </w:r>
      <w:r w:rsidR="00A420E5">
        <w:rPr>
          <w:rFonts w:ascii="Arial" w:hAnsi="Arial" w:cs="Arial"/>
          <w:sz w:val="22"/>
          <w:szCs w:val="22"/>
        </w:rPr>
        <w:t>.</w:t>
      </w:r>
    </w:p>
    <w:p w14:paraId="583A5628" w14:textId="77777777" w:rsidR="00EC7088" w:rsidRPr="00821B12" w:rsidRDefault="008F7335" w:rsidP="00EC7088">
      <w:pPr>
        <w:pStyle w:val="ListParagraph"/>
        <w:numPr>
          <w:ilvl w:val="0"/>
          <w:numId w:val="2"/>
        </w:numPr>
        <w:rPr>
          <w:b/>
          <w:bCs/>
        </w:rPr>
      </w:pPr>
      <w:r w:rsidRPr="00821B12">
        <w:rPr>
          <w:b/>
          <w:bCs/>
        </w:rPr>
        <w:t>Incentives</w:t>
      </w:r>
      <w:r w:rsidR="00EC7088" w:rsidRPr="00821B12">
        <w:rPr>
          <w:b/>
          <w:bCs/>
        </w:rPr>
        <w:t xml:space="preserve"> </w:t>
      </w:r>
    </w:p>
    <w:p w14:paraId="3A6A0EFF" w14:textId="7BFC571A" w:rsidR="00EC7088" w:rsidRDefault="00EC7088" w:rsidP="00EC7088">
      <w:r>
        <w:t xml:space="preserve">While there are frame works that can measure biases organizationally, such as the Implicit </w:t>
      </w:r>
      <w:r w:rsidR="00A412FD">
        <w:t>bias</w:t>
      </w:r>
      <w:r>
        <w:t xml:space="preserve"> association test, go/no-go association test, implicit relational assessment procedure, HR protocols and the like, </w:t>
      </w:r>
      <w:r w:rsidR="00A412FD">
        <w:t>t</w:t>
      </w:r>
      <w:r>
        <w:t>hey tend to be ‘perpetrator’ focussed and have many negative factors associated with them.</w:t>
      </w:r>
    </w:p>
    <w:p w14:paraId="11CE2B0D" w14:textId="77777777" w:rsidR="00EC7088" w:rsidRDefault="00EC7088" w:rsidP="00EC7088">
      <w:r>
        <w:t>But addressing bias has many benefits beyond the obvious ethical reasons.</w:t>
      </w:r>
    </w:p>
    <w:p w14:paraId="28406A72" w14:textId="745F58C9" w:rsidR="00821B12" w:rsidRPr="00821B12" w:rsidRDefault="00821B12" w:rsidP="00821B12">
      <w:pPr>
        <w:pStyle w:val="ListParagraph"/>
        <w:numPr>
          <w:ilvl w:val="0"/>
          <w:numId w:val="2"/>
        </w:numPr>
        <w:rPr>
          <w:b/>
          <w:bCs/>
        </w:rPr>
      </w:pPr>
      <w:r w:rsidRPr="00821B12">
        <w:rPr>
          <w:b/>
          <w:bCs/>
        </w:rPr>
        <w:t>Research questions</w:t>
      </w:r>
    </w:p>
    <w:p w14:paraId="2D56401B" w14:textId="77777777" w:rsidR="00EC7088" w:rsidRDefault="00EC7088" w:rsidP="00EC7088">
      <w:r>
        <w:t>In this project, I posit the idea that if machine learning tools have shown an ability to detect the patterns of bias, then perhaps machine learning can offer a better alternative than current methods. Specifically, my research questions are:</w:t>
      </w:r>
    </w:p>
    <w:p w14:paraId="60E60FFE" w14:textId="77777777" w:rsidR="00EC7088" w:rsidRPr="00E618C6" w:rsidRDefault="00EC7088" w:rsidP="00EC7088">
      <w:r w:rsidRPr="00E618C6">
        <w:t>Can clustering algorithms be used to identify potential patterns of bias?</w:t>
      </w:r>
    </w:p>
    <w:p w14:paraId="75006859" w14:textId="77777777" w:rsidR="00EC7088" w:rsidRDefault="00EC7088" w:rsidP="00EC7088">
      <w:r w:rsidRPr="00E618C6">
        <w:t xml:space="preserve">And if so, can it be done in a way that is accessible both conceptually and computationally? </w:t>
      </w:r>
    </w:p>
    <w:p w14:paraId="7337781A" w14:textId="2BB01FCF" w:rsidR="008F7335" w:rsidRPr="008F7335" w:rsidRDefault="008F7335" w:rsidP="00EC7088"/>
    <w:p w14:paraId="320767D8" w14:textId="77777777" w:rsidR="008F7335" w:rsidRDefault="008F7335" w:rsidP="00BB6E48">
      <w:pPr>
        <w:numPr>
          <w:ilvl w:val="1"/>
          <w:numId w:val="2"/>
        </w:numPr>
        <w:tabs>
          <w:tab w:val="num" w:pos="720"/>
        </w:tabs>
        <w:ind w:left="360"/>
      </w:pPr>
      <w:r w:rsidRPr="008F7335">
        <w:t>Selected reference domain</w:t>
      </w:r>
    </w:p>
    <w:p w14:paraId="7F3EC389" w14:textId="1A5A8159" w:rsidR="008F7335" w:rsidRDefault="00826EBE" w:rsidP="00826EBE">
      <w:r>
        <w:t xml:space="preserve">The concept was conceived when looking at this dataset from the American medical system which was trying to determine the </w:t>
      </w:r>
      <w:r>
        <w:t>caus</w:t>
      </w:r>
      <w:r>
        <w:t>es of readmission</w:t>
      </w:r>
      <w:r w:rsidR="00FD006B">
        <w:t xml:space="preserve">. It </w:t>
      </w:r>
      <w:r w:rsidR="00795588">
        <w:t>provides</w:t>
      </w:r>
      <w:r w:rsidR="00FD006B">
        <w:t xml:space="preserve"> identity features, as well as treatment or experience features. It has over 100,000 instances with </w:t>
      </w:r>
      <w:r w:rsidR="00FD006B">
        <w:lastRenderedPageBreak/>
        <w:t>48 features</w:t>
      </w:r>
      <w:r w:rsidR="00795588">
        <w:t xml:space="preserve"> and all the appropriate licensing</w:t>
      </w:r>
      <w:r w:rsidR="0080736B">
        <w:t xml:space="preserve">. It can be found on the </w:t>
      </w:r>
      <w:r w:rsidR="002738B6">
        <w:t>UC Irvine machine learning repository with this link</w:t>
      </w:r>
      <w:r w:rsidR="00795588">
        <w:t>.</w:t>
      </w:r>
    </w:p>
    <w:p w14:paraId="48C69823" w14:textId="18B84057" w:rsidR="008F7335" w:rsidRDefault="0005055E" w:rsidP="0005055E">
      <w:pPr>
        <w:pStyle w:val="ListParagraph"/>
        <w:numPr>
          <w:ilvl w:val="1"/>
          <w:numId w:val="2"/>
        </w:numPr>
      </w:pPr>
      <w:r>
        <w:t>Selected features</w:t>
      </w:r>
    </w:p>
    <w:p w14:paraId="75A6DD32" w14:textId="1E47D191" w:rsidR="0005055E" w:rsidRPr="008F7335" w:rsidRDefault="0005055E" w:rsidP="0005055E">
      <w:r>
        <w:t>Pause here for more information</w:t>
      </w:r>
    </w:p>
    <w:p w14:paraId="6127A09C" w14:textId="77777777" w:rsidR="008F7335" w:rsidRPr="008F7335" w:rsidRDefault="008F7335" w:rsidP="00BB6E48">
      <w:pPr>
        <w:rPr>
          <w:b/>
          <w:bCs/>
        </w:rPr>
      </w:pPr>
      <w:r w:rsidRPr="008F7335">
        <w:rPr>
          <w:b/>
          <w:bCs/>
        </w:rPr>
        <w:t>Overview</w:t>
      </w:r>
    </w:p>
    <w:p w14:paraId="7D2245BD" w14:textId="31755BBE" w:rsidR="001729D8" w:rsidRPr="001729D8" w:rsidRDefault="001729D8" w:rsidP="001729D8">
      <w:r w:rsidRPr="001729D8">
        <w:t xml:space="preserve">Essentially, this project aims to use a </w:t>
      </w:r>
      <w:r w:rsidRPr="001729D8">
        <w:rPr>
          <w:b/>
          <w:bCs/>
        </w:rPr>
        <w:t xml:space="preserve">pre-existing dataset that potentially capture biased patterns </w:t>
      </w:r>
      <w:r w:rsidRPr="001729D8">
        <w:rPr>
          <w:b/>
          <w:bCs/>
        </w:rPr>
        <w:t>indirectly</w:t>
      </w:r>
      <w:r>
        <w:rPr>
          <w:b/>
          <w:bCs/>
        </w:rPr>
        <w:t xml:space="preserve"> and</w:t>
      </w:r>
      <w:r w:rsidRPr="001729D8">
        <w:t xml:space="preserve"> is unlikely to have been tampered with or to ever be expected for use for this purpose offering some protection from obfuscation</w:t>
      </w:r>
      <w:r>
        <w:t xml:space="preserve">. </w:t>
      </w:r>
      <w:r w:rsidR="00195D96">
        <w:t xml:space="preserve">It </w:t>
      </w:r>
      <w:r w:rsidRPr="001729D8">
        <w:t>attempt</w:t>
      </w:r>
      <w:r w:rsidR="00195D96">
        <w:t>s</w:t>
      </w:r>
      <w:r w:rsidRPr="001729D8">
        <w:t xml:space="preserve"> to find groups using </w:t>
      </w:r>
      <w:r w:rsidRPr="001729D8">
        <w:rPr>
          <w:b/>
          <w:bCs/>
        </w:rPr>
        <w:t xml:space="preserve">Clustering algorithms </w:t>
      </w:r>
      <w:r w:rsidRPr="001729D8">
        <w:t>with</w:t>
      </w:r>
      <w:r w:rsidRPr="001729D8">
        <w:rPr>
          <w:b/>
          <w:bCs/>
        </w:rPr>
        <w:t xml:space="preserve"> </w:t>
      </w:r>
      <w:r w:rsidRPr="001729D8">
        <w:t>the latent information and feature interactions</w:t>
      </w:r>
      <w:r w:rsidR="00195D96">
        <w:t xml:space="preserve"> hidden in the data</w:t>
      </w:r>
      <w:r w:rsidRPr="001729D8">
        <w:t>.</w:t>
      </w:r>
    </w:p>
    <w:p w14:paraId="26DA6477" w14:textId="77777777" w:rsidR="001729D8" w:rsidRPr="001729D8" w:rsidRDefault="001729D8" w:rsidP="001729D8">
      <w:r w:rsidRPr="001729D8">
        <w:t xml:space="preserve">The aim is </w:t>
      </w:r>
      <w:r w:rsidRPr="001729D8">
        <w:rPr>
          <w:b/>
          <w:bCs/>
        </w:rPr>
        <w:t>not</w:t>
      </w:r>
      <w:r w:rsidRPr="001729D8">
        <w:t xml:space="preserve"> to </w:t>
      </w:r>
      <w:r w:rsidRPr="001729D8">
        <w:rPr>
          <w:u w:val="single"/>
        </w:rPr>
        <w:t>prove</w:t>
      </w:r>
      <w:r w:rsidRPr="001729D8">
        <w:t xml:space="preserve"> a bias. It is to:</w:t>
      </w:r>
    </w:p>
    <w:p w14:paraId="0B7109D0" w14:textId="77777777" w:rsidR="00195D96" w:rsidRPr="00195D96" w:rsidRDefault="00195D96" w:rsidP="00195D96">
      <w:r w:rsidRPr="00195D96">
        <w:t>Identify groups based on patterns from historical data</w:t>
      </w:r>
    </w:p>
    <w:p w14:paraId="0A921BE0" w14:textId="77777777" w:rsidR="00195D96" w:rsidRPr="00195D96" w:rsidRDefault="00195D96" w:rsidP="00195D96">
      <w:r w:rsidRPr="00195D96">
        <w:t>Assess those groups to determine if there is an association with an identity feature.</w:t>
      </w:r>
    </w:p>
    <w:p w14:paraId="22441367" w14:textId="712AEE8E" w:rsidR="00195D96" w:rsidRPr="00195D96" w:rsidRDefault="00195D96" w:rsidP="00195D96">
      <w:r w:rsidRPr="00195D96">
        <w:t xml:space="preserve">If there is an association, promote </w:t>
      </w:r>
      <w:r w:rsidR="00A149D6">
        <w:t>productive</w:t>
      </w:r>
      <w:r w:rsidRPr="00195D96">
        <w:t xml:space="preserve"> conversation</w:t>
      </w:r>
      <w:r w:rsidR="00A149D6">
        <w:t>s</w:t>
      </w:r>
      <w:r w:rsidRPr="00195D96">
        <w:t xml:space="preserve"> </w:t>
      </w:r>
      <w:r w:rsidR="00A149D6">
        <w:t xml:space="preserve">that are ‘victim’ focussed </w:t>
      </w:r>
      <w:r w:rsidRPr="00195D96">
        <w:t>to determine the reason.</w:t>
      </w:r>
    </w:p>
    <w:p w14:paraId="15F3DA1E" w14:textId="57DC4456" w:rsidR="00BB6E48" w:rsidRPr="00BB6E48" w:rsidRDefault="00BB6E48" w:rsidP="00BB6E48"/>
    <w:p w14:paraId="17690FB9" w14:textId="6DF92992" w:rsidR="008F7335" w:rsidRDefault="008F7335" w:rsidP="00BB6E48">
      <w:pPr>
        <w:rPr>
          <w:b/>
          <w:bCs/>
        </w:rPr>
      </w:pPr>
      <w:r w:rsidRPr="008F7335">
        <w:rPr>
          <w:b/>
          <w:bCs/>
        </w:rPr>
        <w:t>Methodology</w:t>
      </w:r>
    </w:p>
    <w:p w14:paraId="07BA8284" w14:textId="7357CDE5" w:rsidR="008F7335" w:rsidRPr="008F7335" w:rsidRDefault="00CC76BF" w:rsidP="00BB6E48">
      <w:r>
        <w:t>Quite a lot of trial and error went into this</w:t>
      </w:r>
      <w:r w:rsidR="00072E6F">
        <w:t>, but I’ll briefly step through each phase</w:t>
      </w:r>
    </w:p>
    <w:p w14:paraId="428F34D6" w14:textId="77777777" w:rsidR="008F7335" w:rsidRDefault="008F7335" w:rsidP="00BB6E48">
      <w:pPr>
        <w:numPr>
          <w:ilvl w:val="0"/>
          <w:numId w:val="2"/>
        </w:numPr>
      </w:pPr>
      <w:r w:rsidRPr="008F7335">
        <w:t>Phase 1</w:t>
      </w:r>
    </w:p>
    <w:p w14:paraId="570B7178" w14:textId="4E99072E" w:rsidR="008F7335" w:rsidRPr="008F7335" w:rsidRDefault="00072E6F" w:rsidP="00072E6F">
      <w:proofErr w:type="gramStart"/>
      <w:r>
        <w:t>Firstly</w:t>
      </w:r>
      <w:proofErr w:type="gramEnd"/>
      <w:r>
        <w:t xml:space="preserve"> some simple data cleaning tasks revealed many missing values</w:t>
      </w:r>
      <w:r w:rsidR="00444B9A">
        <w:t xml:space="preserve"> and blank features for columns I would have liked such as weight to investigate fatphobic potential patterns, and </w:t>
      </w:r>
      <w:r w:rsidR="002B74BF">
        <w:t>patient identifying numbers. Without the later, I had to interpret each row a</w:t>
      </w:r>
      <w:r w:rsidR="00B761F2">
        <w:t>s</w:t>
      </w:r>
      <w:r w:rsidR="002B74BF">
        <w:t xml:space="preserve"> a hospital experience, and not an individual patient.</w:t>
      </w:r>
      <w:r w:rsidR="00B761F2">
        <w:t xml:space="preserve"> Domain and context research </w:t>
      </w:r>
      <w:r w:rsidR="00D85A6A">
        <w:t>also consumed many hours.</w:t>
      </w:r>
    </w:p>
    <w:p w14:paraId="0AEADCD9" w14:textId="77777777" w:rsidR="008F7335" w:rsidRDefault="008F7335" w:rsidP="00BB6E48">
      <w:pPr>
        <w:numPr>
          <w:ilvl w:val="0"/>
          <w:numId w:val="2"/>
        </w:numPr>
      </w:pPr>
      <w:r w:rsidRPr="008F7335">
        <w:t>Phase 2</w:t>
      </w:r>
    </w:p>
    <w:p w14:paraId="197359D5" w14:textId="77777777" w:rsidR="007B59E8" w:rsidRDefault="00D85A6A" w:rsidP="00B761F2">
      <w:r>
        <w:t xml:space="preserve">An EDA, </w:t>
      </w:r>
      <w:r w:rsidR="00EC3160">
        <w:t>with univariate and multivariate analysis was conducted</w:t>
      </w:r>
      <w:r w:rsidR="008D5FB8">
        <w:t xml:space="preserve">, along with outlier observations. From here, features </w:t>
      </w:r>
      <w:r w:rsidR="007B59E8">
        <w:t>were selected, and the datasets were pre-processed.</w:t>
      </w:r>
    </w:p>
    <w:p w14:paraId="2A871BCC" w14:textId="2DF4DD74" w:rsidR="00220AC9" w:rsidRDefault="007B59E8" w:rsidP="00220AC9">
      <w:r>
        <w:t xml:space="preserve">As briefly seen before there were </w:t>
      </w:r>
      <w:r w:rsidR="00D65101">
        <w:t xml:space="preserve">four </w:t>
      </w:r>
      <w:r>
        <w:t>datasets</w:t>
      </w:r>
      <w:r w:rsidR="00EF3D7F">
        <w:t xml:space="preserve"> </w:t>
      </w:r>
      <w:r w:rsidR="00D65101">
        <w:t xml:space="preserve">constructed from largely the same features. </w:t>
      </w:r>
      <w:r w:rsidR="00220AC9">
        <w:t xml:space="preserve">They included a </w:t>
      </w:r>
      <w:r w:rsidR="00EF3D7F">
        <w:t xml:space="preserve">high instance, low instance, PCA transformed and </w:t>
      </w:r>
      <w:r w:rsidR="00220AC9">
        <w:t>UMAP embedded.</w:t>
      </w:r>
      <w:r w:rsidR="007533D2">
        <w:t xml:space="preserve"> Initially this was to include two features in the low instance set</w:t>
      </w:r>
      <w:r w:rsidR="00DA4270">
        <w:t xml:space="preserve">, but as the project evolved the low instance set was abandoned as it didn’t </w:t>
      </w:r>
      <w:r w:rsidR="00B213CC">
        <w:t>mimic a real world setting very well.</w:t>
      </w:r>
    </w:p>
    <w:p w14:paraId="6F2721E8" w14:textId="35E4EDE4" w:rsidR="008F7335" w:rsidRDefault="008F7335" w:rsidP="00220AC9">
      <w:pPr>
        <w:pStyle w:val="ListParagraph"/>
        <w:numPr>
          <w:ilvl w:val="0"/>
          <w:numId w:val="2"/>
        </w:numPr>
      </w:pPr>
      <w:r w:rsidRPr="008F7335">
        <w:t>Phase 3</w:t>
      </w:r>
    </w:p>
    <w:p w14:paraId="3ED7197B" w14:textId="2D57B0C3" w:rsidR="00220AC9" w:rsidRPr="008F7335" w:rsidRDefault="00B213CC" w:rsidP="00220AC9">
      <w:r>
        <w:lastRenderedPageBreak/>
        <w:t xml:space="preserve">Here dimensionality techniques </w:t>
      </w:r>
      <w:r w:rsidR="00F009DE">
        <w:t>were used to capture patterns and reduce processing time with viewer dimensions. Once all this was completed, several clustering algorithms were assessed</w:t>
      </w:r>
      <w:r w:rsidR="009142F7">
        <w:t>.</w:t>
      </w:r>
    </w:p>
    <w:p w14:paraId="4B4CC082" w14:textId="77777777" w:rsidR="008F7335" w:rsidRDefault="008F7335" w:rsidP="00BB6E48">
      <w:pPr>
        <w:numPr>
          <w:ilvl w:val="0"/>
          <w:numId w:val="2"/>
        </w:numPr>
      </w:pPr>
      <w:r w:rsidRPr="008F7335">
        <w:t>Phase 4</w:t>
      </w:r>
    </w:p>
    <w:p w14:paraId="6909F4BB" w14:textId="4D1F4505" w:rsidR="008F7335" w:rsidRPr="008F7335" w:rsidRDefault="009142F7" w:rsidP="009142F7">
      <w:r>
        <w:t xml:space="preserve">In the final phase, each model was </w:t>
      </w:r>
      <w:proofErr w:type="gramStart"/>
      <w:r>
        <w:t>assessed</w:t>
      </w:r>
      <w:proofErr w:type="gramEnd"/>
      <w:r>
        <w:t xml:space="preserve"> and </w:t>
      </w:r>
      <w:r w:rsidR="001D485B">
        <w:t>some tools and meaning were extracted.</w:t>
      </w:r>
    </w:p>
    <w:p w14:paraId="5A82258C" w14:textId="77777777" w:rsidR="008F7335" w:rsidRPr="008F7335" w:rsidRDefault="008F7335" w:rsidP="00BB6E48">
      <w:pPr>
        <w:rPr>
          <w:b/>
          <w:bCs/>
        </w:rPr>
      </w:pPr>
      <w:r w:rsidRPr="008F7335">
        <w:rPr>
          <w:b/>
          <w:bCs/>
        </w:rPr>
        <w:t>Results</w:t>
      </w:r>
    </w:p>
    <w:p w14:paraId="4DE76265" w14:textId="77777777" w:rsidR="008F7335" w:rsidRDefault="008F7335" w:rsidP="00BB6E48">
      <w:pPr>
        <w:numPr>
          <w:ilvl w:val="0"/>
          <w:numId w:val="2"/>
        </w:numPr>
      </w:pPr>
      <w:r w:rsidRPr="008F7335">
        <w:t>Exploratory Data analysis</w:t>
      </w:r>
    </w:p>
    <w:p w14:paraId="15082127" w14:textId="472D5100" w:rsidR="008F7335" w:rsidRPr="008F7335" w:rsidRDefault="001D485B" w:rsidP="001D485B">
      <w:r>
        <w:t>The EDA didn’t reveal anything to</w:t>
      </w:r>
      <w:r w:rsidR="009A0F62">
        <w:t>o</w:t>
      </w:r>
      <w:r>
        <w:t xml:space="preserve"> surprising. </w:t>
      </w:r>
      <w:r w:rsidR="009A0F62">
        <w:t>Just t</w:t>
      </w:r>
      <w:r>
        <w:t>hings like older people spend more time in hospital</w:t>
      </w:r>
      <w:r w:rsidR="00817126">
        <w:t xml:space="preserve"> and that there are many outliers in each feature. I decided to include outliers as some of the story may be hidden </w:t>
      </w:r>
      <w:proofErr w:type="gramStart"/>
      <w:r w:rsidR="00817126">
        <w:t>there, but</w:t>
      </w:r>
      <w:proofErr w:type="gramEnd"/>
      <w:r w:rsidR="00AB664D">
        <w:t xml:space="preserve"> am unlikely to include anything about this phase in the final report. </w:t>
      </w:r>
    </w:p>
    <w:p w14:paraId="40B6A42B" w14:textId="77777777" w:rsidR="008F7335" w:rsidRDefault="008F7335" w:rsidP="00BB6E48">
      <w:pPr>
        <w:numPr>
          <w:ilvl w:val="0"/>
          <w:numId w:val="2"/>
        </w:numPr>
      </w:pPr>
      <w:r w:rsidRPr="008F7335">
        <w:t>Principal component analysis</w:t>
      </w:r>
    </w:p>
    <w:p w14:paraId="1FF63AAE" w14:textId="7A357FDE" w:rsidR="008F7335" w:rsidRPr="008F7335" w:rsidRDefault="00E7231E" w:rsidP="00817126">
      <w:r>
        <w:t xml:space="preserve">The PCA works by looking at orthogonal </w:t>
      </w:r>
      <w:r w:rsidR="001B241E">
        <w:t xml:space="preserve">dimensions </w:t>
      </w:r>
      <w:r>
        <w:t xml:space="preserve">and </w:t>
      </w:r>
      <w:r w:rsidR="001B241E">
        <w:t>sequentially</w:t>
      </w:r>
      <w:r w:rsidR="00A1403E">
        <w:t xml:space="preserve"> captures variation. </w:t>
      </w:r>
      <w:r w:rsidR="000976BD">
        <w:t xml:space="preserve"> It’s like taking photos of the solar system </w:t>
      </w:r>
      <w:r w:rsidR="00A1403E">
        <w:t>th</w:t>
      </w:r>
      <w:r w:rsidR="000976BD">
        <w:t>at maximise</w:t>
      </w:r>
      <w:r w:rsidR="001B241E">
        <w:t>s</w:t>
      </w:r>
      <w:r w:rsidR="000976BD">
        <w:t xml:space="preserve"> the </w:t>
      </w:r>
      <w:proofErr w:type="spellStart"/>
      <w:r w:rsidR="000976BD">
        <w:t>seperation</w:t>
      </w:r>
      <w:proofErr w:type="spellEnd"/>
      <w:r w:rsidR="000976BD">
        <w:t xml:space="preserve"> between </w:t>
      </w:r>
      <w:r w:rsidR="00A1403E">
        <w:t xml:space="preserve">planets </w:t>
      </w:r>
      <w:r w:rsidR="00562137">
        <w:t xml:space="preserve">before heading to another viewpoint that takes </w:t>
      </w:r>
      <w:r w:rsidR="002A58F0">
        <w:t>a picture of the second most separation</w:t>
      </w:r>
      <w:r w:rsidR="00A033F7">
        <w:t>, and so on</w:t>
      </w:r>
      <w:r w:rsidR="002A58F0">
        <w:t xml:space="preserve">. The pictures here represent the components. </w:t>
      </w:r>
      <w:r w:rsidR="00116424">
        <w:t>It was found that 14</w:t>
      </w:r>
      <w:r w:rsidR="002A58F0">
        <w:t xml:space="preserve"> </w:t>
      </w:r>
      <w:r w:rsidR="001B241E">
        <w:t xml:space="preserve">components </w:t>
      </w:r>
      <w:r w:rsidR="00116424">
        <w:t xml:space="preserve">could capture 95% of the </w:t>
      </w:r>
      <w:r w:rsidR="001B241E">
        <w:t>variance</w:t>
      </w:r>
      <w:r w:rsidR="00116424">
        <w:t xml:space="preserve">, however as you can see </w:t>
      </w:r>
      <w:r w:rsidR="00E63F46">
        <w:t xml:space="preserve">in </w:t>
      </w:r>
      <w:r w:rsidR="00116424">
        <w:t>the plots</w:t>
      </w:r>
      <w:r w:rsidR="00E63F46">
        <w:t xml:space="preserve">. This transformation doesn’t make it obvious that clusters </w:t>
      </w:r>
      <w:r w:rsidR="001B241E">
        <w:t>will be</w:t>
      </w:r>
      <w:r w:rsidR="00E63F46">
        <w:t xml:space="preserve"> found. Most features here are sitting close the origin, and only a few features </w:t>
      </w:r>
      <w:r w:rsidR="00904AD5">
        <w:t>seem to be important to each component.</w:t>
      </w:r>
    </w:p>
    <w:p w14:paraId="39C4D98B" w14:textId="77777777" w:rsidR="008F7335" w:rsidRDefault="008F7335" w:rsidP="00BB6E48">
      <w:pPr>
        <w:numPr>
          <w:ilvl w:val="0"/>
          <w:numId w:val="2"/>
        </w:numPr>
      </w:pPr>
      <w:r w:rsidRPr="008F7335">
        <w:t>Uniform Manifold Approximation and Projection</w:t>
      </w:r>
    </w:p>
    <w:p w14:paraId="0C50CDF3" w14:textId="3636DA81" w:rsidR="008F7335" w:rsidRPr="008F7335" w:rsidRDefault="001B241E" w:rsidP="001B241E">
      <w:r>
        <w:t xml:space="preserve">The </w:t>
      </w:r>
      <w:r w:rsidR="00DC64B0">
        <w:t xml:space="preserve">UMAP embedding was far </w:t>
      </w:r>
      <w:proofErr w:type="gramStart"/>
      <w:r w:rsidR="00DC64B0">
        <w:t>more clumpy</w:t>
      </w:r>
      <w:proofErr w:type="gramEnd"/>
      <w:r w:rsidR="00DC64B0">
        <w:t xml:space="preserve">. </w:t>
      </w:r>
      <w:r w:rsidR="00160FBC">
        <w:t xml:space="preserve">This model </w:t>
      </w:r>
      <w:r w:rsidR="00FA5439">
        <w:t xml:space="preserve">is mathematically heavy, but essentially converts the </w:t>
      </w:r>
      <w:r w:rsidR="0042092C">
        <w:t xml:space="preserve">dataspace into a topological space, throws a blanket over the top, and then uses some cheeky mathematics to approximate </w:t>
      </w:r>
      <w:r w:rsidR="008A1D38">
        <w:t>the local structures and global structures. This embedding was able to take 45 features, embed them into two and then return to 45 with RMSE of 0.22</w:t>
      </w:r>
      <w:r w:rsidR="00F055FA">
        <w:t>. That’s effectively a 20% loss on a two</w:t>
      </w:r>
      <w:r w:rsidR="00EB4AD4">
        <w:t>-</w:t>
      </w:r>
      <w:r w:rsidR="00F055FA">
        <w:t>way trip</w:t>
      </w:r>
      <w:r w:rsidR="00EB4AD4">
        <w:t xml:space="preserve"> from 45 to 2 and back</w:t>
      </w:r>
      <w:r w:rsidR="00F055FA">
        <w:t xml:space="preserve">, however the local structures have been </w:t>
      </w:r>
      <w:r w:rsidR="00EB4AD4">
        <w:t xml:space="preserve">preserved </w:t>
      </w:r>
      <w:r w:rsidR="00841A43">
        <w:t xml:space="preserve">and UMAP is not supposed to be able to reverse transform exactly. It is simply the only metric available </w:t>
      </w:r>
      <w:r w:rsidR="007F2D79">
        <w:t>to meaningfully validate the embedding.</w:t>
      </w:r>
      <w:r w:rsidR="00301806">
        <w:t xml:space="preserve"> This method is very effective on large datasets and is more efficient than other </w:t>
      </w:r>
      <w:r w:rsidR="001F6BD4">
        <w:t xml:space="preserve">reduction techniques such as T-SNE, </w:t>
      </w:r>
      <w:proofErr w:type="spellStart"/>
      <w:r w:rsidR="001F6BD4">
        <w:t>its</w:t>
      </w:r>
      <w:proofErr w:type="spellEnd"/>
      <w:r w:rsidR="001F6BD4">
        <w:t xml:space="preserve"> also proved itself when used in supervised settings.</w:t>
      </w:r>
    </w:p>
    <w:p w14:paraId="4FDA6DC1" w14:textId="77777777" w:rsidR="008F7335" w:rsidRDefault="008F7335" w:rsidP="00BB6E48">
      <w:pPr>
        <w:numPr>
          <w:ilvl w:val="0"/>
          <w:numId w:val="2"/>
        </w:numPr>
      </w:pPr>
      <w:r w:rsidRPr="008F7335">
        <w:t>K-means</w:t>
      </w:r>
    </w:p>
    <w:p w14:paraId="0D2EB048" w14:textId="014A6FDB" w:rsidR="008F7335" w:rsidRPr="008F7335" w:rsidRDefault="004D5A28" w:rsidP="007F2D79">
      <w:r>
        <w:t xml:space="preserve">k-means </w:t>
      </w:r>
      <w:r w:rsidR="0047243C">
        <w:t>is a distance</w:t>
      </w:r>
      <w:r w:rsidR="001F6BD4">
        <w:t>-</w:t>
      </w:r>
      <w:r w:rsidR="0047243C">
        <w:t xml:space="preserve">based algorithms that uses proximity to points in the dataspace to try and group data, but it’s not very effective with noise or non-spherical shapes. </w:t>
      </w:r>
      <w:r w:rsidR="002F21BA">
        <w:t xml:space="preserve">Silhouette scores were used to assess the findings </w:t>
      </w:r>
      <w:r w:rsidR="006B3AE9">
        <w:t xml:space="preserve">across five folds for each attempt. </w:t>
      </w:r>
      <w:r w:rsidR="0047243C">
        <w:lastRenderedPageBreak/>
        <w:t xml:space="preserve">The UMAP embedding was the only one to have any </w:t>
      </w:r>
      <w:r w:rsidR="001F6BD4">
        <w:t>potential utility</w:t>
      </w:r>
      <w:r w:rsidR="0047243C">
        <w:t xml:space="preserve">, but </w:t>
      </w:r>
      <w:r w:rsidR="00301806">
        <w:t>expecting users to know a reasonable K value is unrealistic and this model would take far too much time to run</w:t>
      </w:r>
      <w:r w:rsidR="00531028">
        <w:t xml:space="preserve">. Additionally, </w:t>
      </w:r>
      <w:proofErr w:type="spellStart"/>
      <w:r w:rsidR="00531028">
        <w:t>its</w:t>
      </w:r>
      <w:proofErr w:type="spellEnd"/>
      <w:r w:rsidR="00531028">
        <w:t xml:space="preserve"> unlikely that spherical structures would exist.</w:t>
      </w:r>
    </w:p>
    <w:p w14:paraId="09B1712A" w14:textId="77777777" w:rsidR="008F7335" w:rsidRDefault="008F7335" w:rsidP="00BB6E48">
      <w:pPr>
        <w:numPr>
          <w:ilvl w:val="0"/>
          <w:numId w:val="2"/>
        </w:numPr>
      </w:pPr>
      <w:r w:rsidRPr="008F7335">
        <w:t>DBSCAN</w:t>
      </w:r>
    </w:p>
    <w:p w14:paraId="4720D743" w14:textId="1768A912" w:rsidR="008F7335" w:rsidRPr="008F7335" w:rsidRDefault="00531028" w:rsidP="00531028">
      <w:r>
        <w:t xml:space="preserve">DBSCAN operates by finding pockets of </w:t>
      </w:r>
      <w:proofErr w:type="gramStart"/>
      <w:r>
        <w:t xml:space="preserve">density, </w:t>
      </w:r>
      <w:r w:rsidR="0006538E">
        <w:t>and</w:t>
      </w:r>
      <w:proofErr w:type="gramEnd"/>
      <w:r w:rsidR="0006538E">
        <w:t xml:space="preserve"> has the advantage of being insensitive to noise. H</w:t>
      </w:r>
      <w:r>
        <w:t>owever</w:t>
      </w:r>
      <w:r w:rsidR="0006538E">
        <w:t xml:space="preserve">, the tuning phase is time </w:t>
      </w:r>
      <w:proofErr w:type="gramStart"/>
      <w:r w:rsidR="0006538E">
        <w:t>consuming, and</w:t>
      </w:r>
      <w:proofErr w:type="gramEnd"/>
      <w:r w:rsidR="0006538E">
        <w:t xml:space="preserve"> </w:t>
      </w:r>
      <w:r w:rsidR="00FD1F85">
        <w:t>assumes even density in clusters</w:t>
      </w:r>
      <w:r w:rsidR="00894581">
        <w:t xml:space="preserve">. This model was unable to present an output as memory </w:t>
      </w:r>
      <w:r w:rsidR="00AC0D2E">
        <w:t xml:space="preserve">issues results in the model </w:t>
      </w:r>
      <w:r w:rsidR="00894581">
        <w:t xml:space="preserve">crashing </w:t>
      </w:r>
      <w:r w:rsidR="00AC0D2E">
        <w:t xml:space="preserve">the kernel </w:t>
      </w:r>
      <w:r w:rsidR="00894581">
        <w:t>44 hours in.</w:t>
      </w:r>
    </w:p>
    <w:p w14:paraId="774F08E2" w14:textId="77777777" w:rsidR="008F7335" w:rsidRDefault="008F7335" w:rsidP="00BB6E48">
      <w:pPr>
        <w:numPr>
          <w:ilvl w:val="0"/>
          <w:numId w:val="2"/>
        </w:numPr>
      </w:pPr>
      <w:r w:rsidRPr="008F7335">
        <w:t>HDBSCAN</w:t>
      </w:r>
    </w:p>
    <w:p w14:paraId="78CEC6B0" w14:textId="5FFDD179" w:rsidR="008F7335" w:rsidRPr="008F7335" w:rsidRDefault="00AC0D2E" w:rsidP="00AC0D2E">
      <w:r>
        <w:t xml:space="preserve">HDBSCAN is a very </w:t>
      </w:r>
      <w:r w:rsidR="0006516C">
        <w:t xml:space="preserve">elegant model that creates something akin to a probability density </w:t>
      </w:r>
      <w:r w:rsidR="00D55A57">
        <w:t>function and</w:t>
      </w:r>
      <w:r w:rsidR="0006516C">
        <w:t xml:space="preserve"> </w:t>
      </w:r>
      <w:r w:rsidR="00D55A57">
        <w:t xml:space="preserve">uses the topology of the space to determine dense pockets. It is insensitive to noise, requires fewer </w:t>
      </w:r>
      <w:r w:rsidR="006B3AE9">
        <w:t xml:space="preserve">parameters to be tuned and is far more computationally efficient. </w:t>
      </w:r>
      <w:r w:rsidR="00962407">
        <w:t xml:space="preserve">Due to time </w:t>
      </w:r>
      <w:proofErr w:type="gramStart"/>
      <w:r w:rsidR="00962407">
        <w:t>constraints</w:t>
      </w:r>
      <w:proofErr w:type="gramEnd"/>
      <w:r w:rsidR="00962407">
        <w:t xml:space="preserve"> it was only tested on the UMAP embedding. When I visualized each cluster, I was satisfied with the boundaries being made</w:t>
      </w:r>
      <w:r w:rsidR="00113EA9">
        <w:t>, it only labelled around 15% of the data as noise, and the silhouette scores from each fold had minimal variance</w:t>
      </w:r>
      <w:r w:rsidR="00876547">
        <w:t xml:space="preserve">. </w:t>
      </w:r>
    </w:p>
    <w:p w14:paraId="2E14C1E2" w14:textId="77777777" w:rsidR="008F7335" w:rsidRDefault="008F7335" w:rsidP="00BB6E48">
      <w:pPr>
        <w:numPr>
          <w:ilvl w:val="0"/>
          <w:numId w:val="2"/>
        </w:numPr>
      </w:pPr>
      <w:r w:rsidRPr="008F7335">
        <w:t>Statistical Analysis</w:t>
      </w:r>
    </w:p>
    <w:p w14:paraId="3F8C888C" w14:textId="569A5A38" w:rsidR="008F7335" w:rsidRPr="008F7335" w:rsidRDefault="00876547" w:rsidP="00876547">
      <w:r>
        <w:t xml:space="preserve">In the analysis phase, the identity features were assigned to their given cluster and chi-squared test of independence, </w:t>
      </w:r>
      <w:proofErr w:type="spellStart"/>
      <w:r>
        <w:t>cra</w:t>
      </w:r>
      <w:r w:rsidR="00D76262">
        <w:t>h</w:t>
      </w:r>
      <w:r>
        <w:t>m</w:t>
      </w:r>
      <w:r w:rsidR="00D76262">
        <w:t>a</w:t>
      </w:r>
      <w:r>
        <w:t>r</w:t>
      </w:r>
      <w:r w:rsidR="00D76262">
        <w:t>e</w:t>
      </w:r>
      <w:r>
        <w:t>’s</w:t>
      </w:r>
      <w:proofErr w:type="spellEnd"/>
      <w:r>
        <w:t xml:space="preserve"> V and </w:t>
      </w:r>
      <w:r w:rsidR="00D76262">
        <w:t xml:space="preserve">z-tests were then used to </w:t>
      </w:r>
      <w:r w:rsidR="00FB7733">
        <w:t xml:space="preserve">determine that there was a </w:t>
      </w:r>
      <w:r w:rsidR="00FB7733">
        <w:t xml:space="preserve">significant  </w:t>
      </w:r>
      <w:r w:rsidR="00FB7733">
        <w:t>low to moderate association between gender, age, and ethnicity with their label, and that many of these clusters were more than 3 standard deviations from</w:t>
      </w:r>
      <w:r w:rsidR="00094C2E">
        <w:t xml:space="preserve"> the expected value to a </w:t>
      </w:r>
      <w:r w:rsidR="00DF5E7A">
        <w:t>(</w:t>
      </w:r>
      <w:r w:rsidR="00094C2E">
        <w:t>p-value</w:t>
      </w:r>
      <w:r w:rsidR="00DF5E7A">
        <w:t xml:space="preserve">s &lt; </w:t>
      </w:r>
      <w:r w:rsidR="00DF5E7A">
        <w:t>0.05</w:t>
      </w:r>
      <w:r w:rsidR="00DF5E7A">
        <w:t>).</w:t>
      </w:r>
      <w:r w:rsidR="00A20362">
        <w:t xml:space="preserve"> From here, Domain experts would need to assess these groups and determine whether the experience associated with that cluster is justifiable or what could be done to improve this experience.</w:t>
      </w:r>
    </w:p>
    <w:p w14:paraId="6D5ED7A3" w14:textId="77777777" w:rsidR="008F7335" w:rsidRDefault="008F7335" w:rsidP="00BB6E48">
      <w:pPr>
        <w:rPr>
          <w:b/>
          <w:bCs/>
        </w:rPr>
      </w:pPr>
      <w:r w:rsidRPr="008F7335">
        <w:rPr>
          <w:b/>
          <w:bCs/>
        </w:rPr>
        <w:t xml:space="preserve">Conclusion </w:t>
      </w:r>
    </w:p>
    <w:p w14:paraId="6710B96C" w14:textId="77777777" w:rsidR="000010D9" w:rsidRDefault="00B42085" w:rsidP="00BB6E48">
      <w:r>
        <w:t xml:space="preserve">Something I wish I had considered more prior to starting this dataset is the fact that treatments have changed over the last decade. One treatment that was once the gold standard may now only be offered to </w:t>
      </w:r>
      <w:r w:rsidR="00407318">
        <w:t>a lower socioeconomic group or a victim of bias. This might result in some clusters having old</w:t>
      </w:r>
      <w:r w:rsidR="00D46111">
        <w:t xml:space="preserve"> </w:t>
      </w:r>
      <w:r w:rsidR="00F27698">
        <w:t>privilege</w:t>
      </w:r>
      <w:r w:rsidR="00D46111">
        <w:t xml:space="preserve"> and new-</w:t>
      </w:r>
      <w:r w:rsidR="00F27698">
        <w:t>underprivileged</w:t>
      </w:r>
      <w:r w:rsidR="00D46111">
        <w:t xml:space="preserve"> experiences appearing together which obfuscates the findings here</w:t>
      </w:r>
      <w:r w:rsidR="00F27698">
        <w:t xml:space="preserve">. If I were to repeat the project, I would use a smaller time frame </w:t>
      </w:r>
      <w:r w:rsidR="000010D9">
        <w:t>for one specific region</w:t>
      </w:r>
      <w:r w:rsidR="00D46111">
        <w:t xml:space="preserve">. </w:t>
      </w:r>
    </w:p>
    <w:p w14:paraId="66A7BB09" w14:textId="1D2E859B" w:rsidR="00190D1A" w:rsidRDefault="00190D1A" w:rsidP="00BB6E48">
      <w:r>
        <w:rPr>
          <w:rFonts w:ascii="Arial" w:hAnsi="Arial" w:cs="Arial"/>
          <w:sz w:val="22"/>
          <w:szCs w:val="28"/>
        </w:rPr>
        <w:t xml:space="preserve">In </w:t>
      </w:r>
      <w:proofErr w:type="spellStart"/>
      <w:r>
        <w:rPr>
          <w:rFonts w:ascii="Arial" w:hAnsi="Arial" w:cs="Arial"/>
          <w:sz w:val="22"/>
          <w:szCs w:val="28"/>
        </w:rPr>
        <w:t>ters</w:t>
      </w:r>
      <w:proofErr w:type="spellEnd"/>
      <w:r>
        <w:rPr>
          <w:rFonts w:ascii="Arial" w:hAnsi="Arial" w:cs="Arial"/>
          <w:sz w:val="22"/>
          <w:szCs w:val="28"/>
        </w:rPr>
        <w:t xml:space="preserve"> of progressing the field, I could only find </w:t>
      </w:r>
      <w:r>
        <w:rPr>
          <w:rFonts w:ascii="Arial" w:hAnsi="Arial" w:cs="Arial"/>
          <w:sz w:val="22"/>
          <w:szCs w:val="28"/>
        </w:rPr>
        <w:t xml:space="preserve">one paper which clustered language to determine how </w:t>
      </w:r>
      <w:r w:rsidR="004F5755">
        <w:rPr>
          <w:rFonts w:ascii="Arial" w:hAnsi="Arial" w:cs="Arial"/>
          <w:sz w:val="22"/>
          <w:szCs w:val="28"/>
        </w:rPr>
        <w:t xml:space="preserve">a </w:t>
      </w:r>
      <w:r>
        <w:rPr>
          <w:rFonts w:ascii="Arial" w:hAnsi="Arial" w:cs="Arial"/>
          <w:sz w:val="22"/>
          <w:szCs w:val="28"/>
        </w:rPr>
        <w:t xml:space="preserve">bias may influence natural language processing applications </w:t>
      </w:r>
      <w:r>
        <w:rPr>
          <w:rFonts w:ascii="Arial" w:hAnsi="Arial" w:cs="Arial"/>
          <w:sz w:val="22"/>
          <w:szCs w:val="28"/>
        </w:rPr>
        <w:fldChar w:fldCharType="begin"/>
      </w:r>
      <w:r>
        <w:rPr>
          <w:rFonts w:ascii="Arial" w:hAnsi="Arial" w:cs="Arial"/>
          <w:sz w:val="22"/>
          <w:szCs w:val="28"/>
        </w:rPr>
        <w:instrText xml:space="preserve"> ADDIN EN.CITE &lt;EndNote&gt;&lt;Cite&gt;&lt;Author&gt;Caliskan&lt;/Author&gt;&lt;Year&gt;2022&lt;/Year&gt;&lt;RecNum&gt;708&lt;/RecNum&gt;&lt;DisplayText&gt;(Caliskan et al. 2022)&lt;/DisplayText&gt;&lt;record&gt;&lt;rec-number&gt;708&lt;/rec-number&gt;&lt;foreign-keys&gt;&lt;key app="EN" db-id="epa2vv5v0xz526e2ssa59wxvda0zxw5t5ew9" timestamp="1731903313" guid="41ea7daa-2f5b-445e-b906-73563c0a5032"&gt;708&lt;/key&gt;&lt;/foreign-keys&gt;&lt;ref-type name="Conference Paper"&gt;47&lt;/ref-type&gt;&lt;contributors&gt;&lt;authors&gt;&lt;author&gt;Aylin Caliskan&lt;/author&gt;&lt;author&gt;Pimparkar Parth Ajay&lt;/author&gt;&lt;author&gt;Tessa Charlesworth&lt;/author&gt;&lt;author&gt;Robert Wolfe&lt;/author&gt;&lt;author&gt;Mahzarin R. Banaji&lt;/author&gt;&lt;/authors&gt;&lt;/contributors&gt;&lt;titles&gt;&lt;title&gt;Gender Bias in Word Embeddings: A Comprehensive Analysis of Frequency, Syntax, and Semantics&lt;/title&gt;&lt;secondary-title&gt;Proceedings of the 2022 AAAI/ACM Conference on AI, Ethics, and Society&lt;/secondary-title&gt;&lt;/titles&gt;&lt;pages&gt;156–170&lt;/pages&gt;&lt;keywords&gt;&lt;keyword&gt;ai bias, gender bias, masculine default, psycholinguistics, representation, word embeddings&lt;/keyword&gt;&lt;/keywords&gt;&lt;dates&gt;&lt;year&gt;2022&lt;/year&gt;&lt;/dates&gt;&lt;pub-location&gt;Oxford, United Kingdom&lt;/pub-location&gt;&lt;publisher&gt;Association for Computing Machinery&lt;/publisher&gt;&lt;urls&gt;&lt;related-urls&gt;&lt;url&gt;https://doi.org/10.1145/3514094.3534162&lt;/url&gt;&lt;/related-urls&gt;&lt;/urls&gt;&lt;electronic-resource-num&gt;10.1145/3514094.3534162&lt;/electronic-resource-num&gt;&lt;/record&gt;&lt;/Cite&gt;&lt;/EndNote&gt;</w:instrText>
      </w:r>
      <w:r>
        <w:rPr>
          <w:rFonts w:ascii="Arial" w:hAnsi="Arial" w:cs="Arial"/>
          <w:sz w:val="22"/>
          <w:szCs w:val="28"/>
        </w:rPr>
        <w:fldChar w:fldCharType="separate"/>
      </w:r>
      <w:r>
        <w:rPr>
          <w:rFonts w:ascii="Arial" w:hAnsi="Arial" w:cs="Arial"/>
          <w:noProof/>
          <w:sz w:val="22"/>
          <w:szCs w:val="28"/>
        </w:rPr>
        <w:t>(Caliskan et al. 2022)</w:t>
      </w:r>
      <w:r>
        <w:rPr>
          <w:rFonts w:ascii="Arial" w:hAnsi="Arial" w:cs="Arial"/>
          <w:sz w:val="22"/>
          <w:szCs w:val="28"/>
        </w:rPr>
        <w:fldChar w:fldCharType="end"/>
      </w:r>
      <w:r>
        <w:rPr>
          <w:rFonts w:ascii="Arial" w:hAnsi="Arial" w:cs="Arial"/>
          <w:sz w:val="22"/>
          <w:szCs w:val="28"/>
        </w:rPr>
        <w:t xml:space="preserve">.  </w:t>
      </w:r>
      <w:r w:rsidR="004F5755">
        <w:rPr>
          <w:rFonts w:ascii="Arial" w:hAnsi="Arial" w:cs="Arial"/>
          <w:sz w:val="22"/>
          <w:szCs w:val="28"/>
        </w:rPr>
        <w:t xml:space="preserve">Other </w:t>
      </w:r>
      <w:r>
        <w:rPr>
          <w:rFonts w:ascii="Arial" w:hAnsi="Arial" w:cs="Arial"/>
          <w:sz w:val="22"/>
          <w:szCs w:val="28"/>
        </w:rPr>
        <w:t>discussion</w:t>
      </w:r>
      <w:r w:rsidR="004F5755">
        <w:rPr>
          <w:rFonts w:ascii="Arial" w:hAnsi="Arial" w:cs="Arial"/>
          <w:sz w:val="22"/>
          <w:szCs w:val="28"/>
        </w:rPr>
        <w:t>s</w:t>
      </w:r>
      <w:r>
        <w:rPr>
          <w:rFonts w:ascii="Arial" w:hAnsi="Arial" w:cs="Arial"/>
          <w:sz w:val="22"/>
          <w:szCs w:val="28"/>
        </w:rPr>
        <w:t xml:space="preserve"> </w:t>
      </w:r>
      <w:r w:rsidR="004F5755">
        <w:rPr>
          <w:rFonts w:ascii="Arial" w:hAnsi="Arial" w:cs="Arial"/>
          <w:sz w:val="22"/>
          <w:szCs w:val="28"/>
        </w:rPr>
        <w:t>are</w:t>
      </w:r>
      <w:r>
        <w:rPr>
          <w:rFonts w:ascii="Arial" w:hAnsi="Arial" w:cs="Arial"/>
          <w:sz w:val="22"/>
          <w:szCs w:val="28"/>
        </w:rPr>
        <w:t xml:space="preserve"> predominantly regarding clustering for segmentation analyses or similar, and how this can result in biased outcomes </w:t>
      </w:r>
      <w:r>
        <w:rPr>
          <w:rFonts w:ascii="Arial" w:hAnsi="Arial" w:cs="Arial"/>
          <w:sz w:val="22"/>
          <w:szCs w:val="28"/>
        </w:rPr>
        <w:fldChar w:fldCharType="begin"/>
      </w:r>
      <w:r>
        <w:rPr>
          <w:rFonts w:ascii="Arial" w:hAnsi="Arial" w:cs="Arial"/>
          <w:sz w:val="22"/>
          <w:szCs w:val="28"/>
        </w:rPr>
        <w:instrText xml:space="preserve"> ADDIN EN.CITE &lt;EndNote&gt;&lt;Cite&gt;&lt;Author&gt;Klein&lt;/Author&gt;&lt;Year&gt;2016&lt;/Year&gt;&lt;RecNum&gt;703&lt;/RecNum&gt;&lt;DisplayText&gt;(Klein 2016; Nakip, Gökmen &amp;amp; Mohammed 2017)&lt;/DisplayText&gt;&lt;record&gt;&lt;rec-number&gt;703&lt;/rec-number&gt;&lt;foreign-keys&gt;&lt;key app="EN" db-id="epa2vv5v0xz526e2ssa59wxvda0zxw5t5ew9" timestamp="1731899260" guid="ea4ed242-6673-44fb-ac1f-752de07401d9"&gt;703&lt;/key&gt;&lt;/foreign-keys&gt;&lt;ref-type name="Journal Article"&gt;17&lt;/ref-type&gt;&lt;contributors&gt;&lt;authors&gt;&lt;author&gt;Klein, Thomas Arnold&lt;/author&gt;&lt;/authors&gt;&lt;/contributors&gt;&lt;titles&gt;&lt;title&gt;Exploring the ethical and societal implications of market segmentation and targeting: Macromarketing and distributive justice perspectives&lt;/title&gt;&lt;secondary-title&gt;Social Business&lt;/secondary-title&gt;&lt;/titles&gt;&lt;periodical&gt;&lt;full-title&gt;Social Business&lt;/full-title&gt;&lt;/periodical&gt;&lt;pages&gt;109-124&lt;/pages&gt;&lt;volume&gt;6&lt;/volume&gt;&lt;number&gt;2&lt;/number&gt;&lt;dates&gt;&lt;year&gt;2016&lt;/year&gt;&lt;/dates&gt;&lt;isbn&gt;2044-4087&lt;/isbn&gt;&lt;urls&gt;&lt;/urls&gt;&lt;/record&gt;&lt;/Cite&gt;&lt;Cite&gt;&lt;Author&gt;Nakip&lt;/Author&gt;&lt;Year&gt;2017&lt;/Year&gt;&lt;RecNum&gt;705&lt;/RecNum&gt;&lt;record&gt;&lt;rec-number&gt;705&lt;/rec-number&gt;&lt;foreign-keys&gt;&lt;key app="EN" db-id="epa2vv5v0xz526e2ssa59wxvda0zxw5t5ew9" timestamp="1731899886" guid="553905f6-997f-45bb-b7a5-c4a311c8293d"&gt;705&lt;/key&gt;&lt;/foreign-keys&gt;&lt;ref-type name="Journal Article"&gt;17&lt;/ref-type&gt;&lt;contributors&gt;&lt;authors&gt;&lt;author&gt;Nakip, Mahir&lt;/author&gt;&lt;author&gt;Gökmen, Aytaç&lt;/author&gt;&lt;author&gt;Mohammed, Salah Awad&lt;/author&gt;&lt;/authors&gt;&lt;/contributors&gt;&lt;titles&gt;&lt;title&gt;Financial Market Segmentation: An Application on Islamic Financial Markets&lt;/title&gt;&lt;secondary-title&gt;Journal of Applied Economics &amp;amp; Business Research&lt;/secondary-title&gt;&lt;/titles&gt;&lt;periodical&gt;&lt;full-title&gt;Journal of Applied Economics &amp;amp; Business Research&lt;/full-title&gt;&lt;/periodical&gt;&lt;volume&gt;7&lt;/volume&gt;&lt;number&gt;4&lt;/number&gt;&lt;dates&gt;&lt;year&gt;2017&lt;/year&gt;&lt;/dates&gt;&lt;isbn&gt;1927-033X&lt;/isbn&gt;&lt;urls&gt;&lt;/urls&gt;&lt;/record&gt;&lt;/Cite&gt;&lt;/EndNote&gt;</w:instrText>
      </w:r>
      <w:r>
        <w:rPr>
          <w:rFonts w:ascii="Arial" w:hAnsi="Arial" w:cs="Arial"/>
          <w:sz w:val="22"/>
          <w:szCs w:val="28"/>
        </w:rPr>
        <w:fldChar w:fldCharType="separate"/>
      </w:r>
      <w:r>
        <w:rPr>
          <w:rFonts w:ascii="Arial" w:hAnsi="Arial" w:cs="Arial"/>
          <w:noProof/>
          <w:sz w:val="22"/>
          <w:szCs w:val="28"/>
        </w:rPr>
        <w:t>(Klein 2016; Nakip, Gökmen &amp; Mohammed 2017)</w:t>
      </w:r>
      <w:r>
        <w:rPr>
          <w:rFonts w:ascii="Arial" w:hAnsi="Arial" w:cs="Arial"/>
          <w:sz w:val="22"/>
          <w:szCs w:val="28"/>
        </w:rPr>
        <w:fldChar w:fldCharType="end"/>
      </w:r>
      <w:r>
        <w:rPr>
          <w:rFonts w:ascii="Arial" w:hAnsi="Arial" w:cs="Arial"/>
          <w:sz w:val="22"/>
          <w:szCs w:val="28"/>
        </w:rPr>
        <w:t xml:space="preserve">. Fewer still </w:t>
      </w:r>
      <w:r w:rsidR="004F5755">
        <w:rPr>
          <w:rFonts w:ascii="Arial" w:hAnsi="Arial" w:cs="Arial"/>
          <w:sz w:val="22"/>
          <w:szCs w:val="28"/>
        </w:rPr>
        <w:t>comment</w:t>
      </w:r>
      <w:r>
        <w:rPr>
          <w:rFonts w:ascii="Arial" w:hAnsi="Arial" w:cs="Arial"/>
          <w:sz w:val="22"/>
          <w:szCs w:val="28"/>
        </w:rPr>
        <w:t xml:space="preserve"> </w:t>
      </w:r>
      <w:r w:rsidR="004F5755">
        <w:rPr>
          <w:rFonts w:ascii="Arial" w:hAnsi="Arial" w:cs="Arial"/>
          <w:sz w:val="22"/>
          <w:szCs w:val="28"/>
        </w:rPr>
        <w:t xml:space="preserve">on the </w:t>
      </w:r>
      <w:r>
        <w:rPr>
          <w:rFonts w:ascii="Arial" w:hAnsi="Arial" w:cs="Arial"/>
          <w:sz w:val="22"/>
          <w:szCs w:val="28"/>
        </w:rPr>
        <w:t>patterns of bias being identified inadvertently</w:t>
      </w:r>
      <w:r w:rsidR="00D80929">
        <w:rPr>
          <w:rFonts w:ascii="Arial" w:hAnsi="Arial" w:cs="Arial"/>
          <w:sz w:val="22"/>
          <w:szCs w:val="28"/>
        </w:rPr>
        <w:t xml:space="preserve">, be there as it may </w:t>
      </w:r>
      <w:r>
        <w:rPr>
          <w:rFonts w:ascii="Arial" w:hAnsi="Arial" w:cs="Arial"/>
          <w:sz w:val="22"/>
          <w:szCs w:val="28"/>
        </w:rPr>
        <w:fldChar w:fldCharType="begin"/>
      </w:r>
      <w:r>
        <w:rPr>
          <w:rFonts w:ascii="Arial" w:hAnsi="Arial" w:cs="Arial"/>
          <w:sz w:val="22"/>
          <w:szCs w:val="28"/>
        </w:rPr>
        <w:instrText xml:space="preserve"> ADDIN EN.CITE &lt;EndNote&gt;&lt;Cite&gt;&lt;Author&gt;Recchia&lt;/Author&gt;&lt;Year&gt;2022&lt;/Year&gt;&lt;RecNum&gt;707&lt;/RecNum&gt;&lt;DisplayText&gt;(Recchia et al. 2022)&lt;/DisplayText&gt;&lt;record&gt;&lt;rec-number&gt;707&lt;/rec-number&gt;&lt;foreign-keys&gt;&lt;key app="EN" db-id="epa2vv5v0xz526e2ssa59wxvda0zxw5t5ew9" timestamp="1731902488" guid="84e207de-625b-4993-9f01-16e03ac20e11"&gt;707&lt;/key&gt;&lt;/foreign-keys&gt;&lt;ref-type name="Journal Article"&gt;17&lt;/ref-type&gt;&lt;contributors&gt;&lt;authors&gt;&lt;author&gt;Recchia, Daniela Rodrigues&lt;/author&gt;&lt;author&gt;Cramer, Holger&lt;/author&gt;&lt;author&gt;Wardle, Jon&lt;/author&gt;&lt;author&gt;Lee, David J.&lt;/author&gt;&lt;author&gt;Ostermann, Thomas&lt;/author&gt;&lt;author&gt;Lauche, Romy&lt;/author&gt;&lt;/authors&gt;&lt;/contributors&gt;&lt;titles&gt;&lt;title&gt;Profiles and predictors of healthcare utilization: using a cluster-analytic approach to identify typical users across conventional, allied and complementary medicine, and self-care&lt;/title&gt;&lt;secondary-title&gt;BMC Health Services Research&lt;/secondary-title&gt;&lt;/titles&gt;&lt;periodical&gt;&lt;full-title&gt;BMC Health Services Research&lt;/full-title&gt;&lt;/periodical&gt;&lt;volume&gt;22&lt;/volume&gt;&lt;number&gt;1&lt;/number&gt;&lt;dates&gt;&lt;year&gt;2022&lt;/year&gt;&lt;/dates&gt;&lt;publisher&gt;Springer Science and Business Media LLC&lt;/publisher&gt;&lt;isbn&gt;1472-6963&lt;/isbn&gt;&lt;urls&gt;&lt;related-urls&gt;&lt;url&gt;https://dx.doi.org/10.1186/s12913-021-07426-9&lt;/url&gt;&lt;/related-urls&gt;&lt;/urls&gt;&lt;electronic-resource-num&gt;10.1186/s12913-021-07426-9&lt;/electronic-resource-num&gt;&lt;/record&gt;&lt;/Cite&gt;&lt;/EndNote&gt;</w:instrText>
      </w:r>
      <w:r>
        <w:rPr>
          <w:rFonts w:ascii="Arial" w:hAnsi="Arial" w:cs="Arial"/>
          <w:sz w:val="22"/>
          <w:szCs w:val="28"/>
        </w:rPr>
        <w:fldChar w:fldCharType="separate"/>
      </w:r>
      <w:r>
        <w:rPr>
          <w:rFonts w:ascii="Arial" w:hAnsi="Arial" w:cs="Arial"/>
          <w:noProof/>
          <w:sz w:val="22"/>
          <w:szCs w:val="28"/>
        </w:rPr>
        <w:t>(Recchia et al. 2022)</w:t>
      </w:r>
      <w:r>
        <w:rPr>
          <w:rFonts w:ascii="Arial" w:hAnsi="Arial" w:cs="Arial"/>
          <w:sz w:val="22"/>
          <w:szCs w:val="28"/>
        </w:rPr>
        <w:fldChar w:fldCharType="end"/>
      </w:r>
      <w:r>
        <w:rPr>
          <w:rFonts w:ascii="Arial" w:hAnsi="Arial" w:cs="Arial"/>
          <w:sz w:val="22"/>
          <w:szCs w:val="28"/>
        </w:rPr>
        <w:t xml:space="preserve">. There </w:t>
      </w:r>
      <w:r w:rsidR="00D80929">
        <w:rPr>
          <w:rFonts w:ascii="Arial" w:hAnsi="Arial" w:cs="Arial"/>
          <w:sz w:val="22"/>
          <w:szCs w:val="28"/>
        </w:rPr>
        <w:t xml:space="preserve">also </w:t>
      </w:r>
      <w:r>
        <w:rPr>
          <w:rFonts w:ascii="Arial" w:hAnsi="Arial" w:cs="Arial"/>
          <w:sz w:val="22"/>
          <w:szCs w:val="28"/>
        </w:rPr>
        <w:t xml:space="preserve">does not appear to be any </w:t>
      </w:r>
      <w:r>
        <w:rPr>
          <w:rFonts w:ascii="Arial" w:hAnsi="Arial" w:cs="Arial"/>
          <w:sz w:val="22"/>
          <w:szCs w:val="28"/>
        </w:rPr>
        <w:lastRenderedPageBreak/>
        <w:t>literature presenting clustering as an application to directly identify potential bias</w:t>
      </w:r>
      <w:r w:rsidR="004B26CA">
        <w:rPr>
          <w:rFonts w:ascii="Arial" w:hAnsi="Arial" w:cs="Arial"/>
          <w:sz w:val="22"/>
          <w:szCs w:val="28"/>
        </w:rPr>
        <w:t xml:space="preserve"> as has been attempted here</w:t>
      </w:r>
      <w:r>
        <w:rPr>
          <w:rFonts w:ascii="Arial" w:hAnsi="Arial" w:cs="Arial"/>
          <w:sz w:val="22"/>
          <w:szCs w:val="28"/>
        </w:rPr>
        <w:t>.</w:t>
      </w:r>
    </w:p>
    <w:p w14:paraId="572FC0B5" w14:textId="4180462E" w:rsidR="00C475D0" w:rsidRDefault="004B26CA" w:rsidP="00BB6E48">
      <w:pPr>
        <w:rPr>
          <w:b/>
          <w:bCs/>
        </w:rPr>
      </w:pPr>
      <w:r>
        <w:t>T</w:t>
      </w:r>
      <w:r w:rsidR="00D46111">
        <w:t xml:space="preserve">he </w:t>
      </w:r>
      <w:r w:rsidR="000010D9">
        <w:t xml:space="preserve">UMAP+HDBSCAN combination </w:t>
      </w:r>
      <w:r w:rsidR="00226CAA">
        <w:t>has the capacity to capture patterns of bias</w:t>
      </w:r>
      <w:r w:rsidR="002B3D06">
        <w:t xml:space="preserve"> in </w:t>
      </w:r>
      <w:proofErr w:type="spellStart"/>
      <w:r w:rsidR="002B3D06">
        <w:t>a</w:t>
      </w:r>
      <w:proofErr w:type="spellEnd"/>
      <w:r w:rsidR="00690CE4">
        <w:t xml:space="preserve"> more</w:t>
      </w:r>
      <w:r w:rsidR="002B3D06">
        <w:t xml:space="preserve"> efficient way</w:t>
      </w:r>
      <w:r w:rsidR="00690CE4">
        <w:t xml:space="preserve">, both organizationally and </w:t>
      </w:r>
      <w:r w:rsidR="00553648">
        <w:t>computationally. It</w:t>
      </w:r>
      <w:r w:rsidR="004B7831">
        <w:t xml:space="preserve">is vaguely explainable and results in </w:t>
      </w:r>
      <w:r w:rsidR="00690CE4">
        <w:t>healthier conversations than other methods</w:t>
      </w:r>
    </w:p>
    <w:p w14:paraId="6A836E91" w14:textId="5C377927" w:rsidR="008F7335" w:rsidRDefault="008F7335" w:rsidP="00BB6E48">
      <w:pPr>
        <w:rPr>
          <w:b/>
          <w:bCs/>
        </w:rPr>
      </w:pPr>
      <w:r w:rsidRPr="008F7335">
        <w:rPr>
          <w:b/>
          <w:bCs/>
        </w:rPr>
        <w:t>Demonstration</w:t>
      </w:r>
    </w:p>
    <w:p w14:paraId="2F0E7384" w14:textId="22BD315F" w:rsidR="008F7335" w:rsidRDefault="00C475D0" w:rsidP="00BB6E48">
      <w:r>
        <w:t>I will quickly run through the code</w:t>
      </w:r>
      <w:r w:rsidR="008C3EC1">
        <w:t xml:space="preserve">, and demo one of the tools I’ve put together. </w:t>
      </w:r>
      <w:r>
        <w:t xml:space="preserve"> </w:t>
      </w:r>
    </w:p>
    <w:p w14:paraId="77F71304" w14:textId="51FB9A75" w:rsidR="008F7335" w:rsidRPr="008F7335" w:rsidRDefault="008C3EC1" w:rsidP="00BB6E48">
      <w:r>
        <w:t>I’ve annotated everything so feel free to pause as we’re going through to read my explanations.</w:t>
      </w:r>
    </w:p>
    <w:p w14:paraId="4F358F4F" w14:textId="77777777" w:rsidR="008F7335" w:rsidRPr="008F7335" w:rsidRDefault="008F7335" w:rsidP="008F7335">
      <w:pPr>
        <w:numPr>
          <w:ilvl w:val="0"/>
          <w:numId w:val="2"/>
        </w:numPr>
        <w:tabs>
          <w:tab w:val="num" w:pos="720"/>
        </w:tabs>
        <w:rPr>
          <w:b/>
          <w:bCs/>
        </w:rPr>
      </w:pPr>
      <w:r w:rsidRPr="008F7335">
        <w:rPr>
          <w:b/>
          <w:bCs/>
        </w:rPr>
        <w:t>References</w:t>
      </w:r>
    </w:p>
    <w:p w14:paraId="1158B4CB" w14:textId="77777777" w:rsidR="00C8002E" w:rsidRPr="008F7335" w:rsidRDefault="00C8002E" w:rsidP="008F7335"/>
    <w:sectPr w:rsidR="00C8002E" w:rsidRPr="008F73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FA509D" w14:textId="77777777" w:rsidR="00CD2AC6" w:rsidRDefault="00CD2AC6" w:rsidP="00917C60">
      <w:pPr>
        <w:spacing w:after="0" w:line="240" w:lineRule="auto"/>
      </w:pPr>
      <w:r>
        <w:separator/>
      </w:r>
    </w:p>
  </w:endnote>
  <w:endnote w:type="continuationSeparator" w:id="0">
    <w:p w14:paraId="26FF2CEA" w14:textId="77777777" w:rsidR="00CD2AC6" w:rsidRDefault="00CD2AC6" w:rsidP="00917C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97CEE9" w14:textId="77777777" w:rsidR="00CD2AC6" w:rsidRDefault="00CD2AC6" w:rsidP="00917C60">
      <w:pPr>
        <w:spacing w:after="0" w:line="240" w:lineRule="auto"/>
      </w:pPr>
      <w:r>
        <w:separator/>
      </w:r>
    </w:p>
  </w:footnote>
  <w:footnote w:type="continuationSeparator" w:id="0">
    <w:p w14:paraId="21FDE28D" w14:textId="77777777" w:rsidR="00CD2AC6" w:rsidRDefault="00CD2AC6" w:rsidP="00917C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02B8D"/>
    <w:multiLevelType w:val="hybridMultilevel"/>
    <w:tmpl w:val="89AC2B82"/>
    <w:lvl w:ilvl="0" w:tplc="27707A60">
      <w:start w:val="1"/>
      <w:numFmt w:val="bullet"/>
      <w:lvlText w:val="•"/>
      <w:lvlJc w:val="left"/>
      <w:pPr>
        <w:tabs>
          <w:tab w:val="num" w:pos="360"/>
        </w:tabs>
        <w:ind w:left="360" w:hanging="360"/>
      </w:pPr>
      <w:rPr>
        <w:rFonts w:ascii="Arial" w:hAnsi="Arial" w:hint="default"/>
      </w:rPr>
    </w:lvl>
    <w:lvl w:ilvl="1" w:tplc="0C090003">
      <w:start w:val="1"/>
      <w:numFmt w:val="bullet"/>
      <w:lvlText w:val="o"/>
      <w:lvlJc w:val="left"/>
      <w:pPr>
        <w:ind w:left="1080" w:hanging="360"/>
      </w:pPr>
      <w:rPr>
        <w:rFonts w:ascii="Courier New" w:hAnsi="Courier New" w:cs="Courier New" w:hint="default"/>
      </w:rPr>
    </w:lvl>
    <w:lvl w:ilvl="2" w:tplc="3B6021E0">
      <w:start w:val="1"/>
      <w:numFmt w:val="bullet"/>
      <w:lvlText w:val="•"/>
      <w:lvlJc w:val="left"/>
      <w:pPr>
        <w:tabs>
          <w:tab w:val="num" w:pos="1800"/>
        </w:tabs>
        <w:ind w:left="1800" w:hanging="360"/>
      </w:pPr>
      <w:rPr>
        <w:rFonts w:ascii="Arial" w:hAnsi="Arial" w:hint="default"/>
      </w:rPr>
    </w:lvl>
    <w:lvl w:ilvl="3" w:tplc="EC46BF8C" w:tentative="1">
      <w:start w:val="1"/>
      <w:numFmt w:val="bullet"/>
      <w:lvlText w:val="•"/>
      <w:lvlJc w:val="left"/>
      <w:pPr>
        <w:tabs>
          <w:tab w:val="num" w:pos="2520"/>
        </w:tabs>
        <w:ind w:left="2520" w:hanging="360"/>
      </w:pPr>
      <w:rPr>
        <w:rFonts w:ascii="Arial" w:hAnsi="Arial" w:hint="default"/>
      </w:rPr>
    </w:lvl>
    <w:lvl w:ilvl="4" w:tplc="F15E555C" w:tentative="1">
      <w:start w:val="1"/>
      <w:numFmt w:val="bullet"/>
      <w:lvlText w:val="•"/>
      <w:lvlJc w:val="left"/>
      <w:pPr>
        <w:tabs>
          <w:tab w:val="num" w:pos="3240"/>
        </w:tabs>
        <w:ind w:left="3240" w:hanging="360"/>
      </w:pPr>
      <w:rPr>
        <w:rFonts w:ascii="Arial" w:hAnsi="Arial" w:hint="default"/>
      </w:rPr>
    </w:lvl>
    <w:lvl w:ilvl="5" w:tplc="32AE97FC" w:tentative="1">
      <w:start w:val="1"/>
      <w:numFmt w:val="bullet"/>
      <w:lvlText w:val="•"/>
      <w:lvlJc w:val="left"/>
      <w:pPr>
        <w:tabs>
          <w:tab w:val="num" w:pos="3960"/>
        </w:tabs>
        <w:ind w:left="3960" w:hanging="360"/>
      </w:pPr>
      <w:rPr>
        <w:rFonts w:ascii="Arial" w:hAnsi="Arial" w:hint="default"/>
      </w:rPr>
    </w:lvl>
    <w:lvl w:ilvl="6" w:tplc="32540E48" w:tentative="1">
      <w:start w:val="1"/>
      <w:numFmt w:val="bullet"/>
      <w:lvlText w:val="•"/>
      <w:lvlJc w:val="left"/>
      <w:pPr>
        <w:tabs>
          <w:tab w:val="num" w:pos="4680"/>
        </w:tabs>
        <w:ind w:left="4680" w:hanging="360"/>
      </w:pPr>
      <w:rPr>
        <w:rFonts w:ascii="Arial" w:hAnsi="Arial" w:hint="default"/>
      </w:rPr>
    </w:lvl>
    <w:lvl w:ilvl="7" w:tplc="3688468A" w:tentative="1">
      <w:start w:val="1"/>
      <w:numFmt w:val="bullet"/>
      <w:lvlText w:val="•"/>
      <w:lvlJc w:val="left"/>
      <w:pPr>
        <w:tabs>
          <w:tab w:val="num" w:pos="5400"/>
        </w:tabs>
        <w:ind w:left="5400" w:hanging="360"/>
      </w:pPr>
      <w:rPr>
        <w:rFonts w:ascii="Arial" w:hAnsi="Arial" w:hint="default"/>
      </w:rPr>
    </w:lvl>
    <w:lvl w:ilvl="8" w:tplc="8390AAEE" w:tentative="1">
      <w:start w:val="1"/>
      <w:numFmt w:val="bullet"/>
      <w:lvlText w:val="•"/>
      <w:lvlJc w:val="left"/>
      <w:pPr>
        <w:tabs>
          <w:tab w:val="num" w:pos="6120"/>
        </w:tabs>
        <w:ind w:left="6120" w:hanging="360"/>
      </w:pPr>
      <w:rPr>
        <w:rFonts w:ascii="Arial" w:hAnsi="Arial" w:hint="default"/>
      </w:rPr>
    </w:lvl>
  </w:abstractNum>
  <w:abstractNum w:abstractNumId="1" w15:restartNumberingAfterBreak="0">
    <w:nsid w:val="73F428D1"/>
    <w:multiLevelType w:val="hybridMultilevel"/>
    <w:tmpl w:val="45C8687E"/>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7BB352CD"/>
    <w:multiLevelType w:val="hybridMultilevel"/>
    <w:tmpl w:val="8F4CF4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341782593">
    <w:abstractNumId w:val="2"/>
  </w:num>
  <w:num w:numId="2" w16cid:durableId="36439762">
    <w:abstractNumId w:val="0"/>
  </w:num>
  <w:num w:numId="3" w16cid:durableId="18379158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8DC"/>
    <w:rsid w:val="000010D9"/>
    <w:rsid w:val="000259B4"/>
    <w:rsid w:val="00050519"/>
    <w:rsid w:val="0005055E"/>
    <w:rsid w:val="0006516C"/>
    <w:rsid w:val="0006538E"/>
    <w:rsid w:val="00072E6F"/>
    <w:rsid w:val="00094C2E"/>
    <w:rsid w:val="000976BD"/>
    <w:rsid w:val="000E1FE7"/>
    <w:rsid w:val="00113EA9"/>
    <w:rsid w:val="00116424"/>
    <w:rsid w:val="0014252F"/>
    <w:rsid w:val="00160FBC"/>
    <w:rsid w:val="001729D8"/>
    <w:rsid w:val="00190D1A"/>
    <w:rsid w:val="00195D96"/>
    <w:rsid w:val="001A21F3"/>
    <w:rsid w:val="001B241E"/>
    <w:rsid w:val="001D485B"/>
    <w:rsid w:val="001E43AC"/>
    <w:rsid w:val="001F6BD4"/>
    <w:rsid w:val="00220AC9"/>
    <w:rsid w:val="00226CAA"/>
    <w:rsid w:val="0024320A"/>
    <w:rsid w:val="002738B6"/>
    <w:rsid w:val="00291C27"/>
    <w:rsid w:val="002A58F0"/>
    <w:rsid w:val="002A6CE0"/>
    <w:rsid w:val="002B3D06"/>
    <w:rsid w:val="002B74BF"/>
    <w:rsid w:val="002F21BA"/>
    <w:rsid w:val="00301806"/>
    <w:rsid w:val="0031138E"/>
    <w:rsid w:val="00381B77"/>
    <w:rsid w:val="003933C6"/>
    <w:rsid w:val="003C1BBF"/>
    <w:rsid w:val="00407318"/>
    <w:rsid w:val="004102D3"/>
    <w:rsid w:val="0042092C"/>
    <w:rsid w:val="00444B9A"/>
    <w:rsid w:val="0047243C"/>
    <w:rsid w:val="004B26CA"/>
    <w:rsid w:val="004B7831"/>
    <w:rsid w:val="004C6CD0"/>
    <w:rsid w:val="004D5A28"/>
    <w:rsid w:val="004F5755"/>
    <w:rsid w:val="00510682"/>
    <w:rsid w:val="00531028"/>
    <w:rsid w:val="00553648"/>
    <w:rsid w:val="00562137"/>
    <w:rsid w:val="00580233"/>
    <w:rsid w:val="00590D28"/>
    <w:rsid w:val="00690CE4"/>
    <w:rsid w:val="006B3AE9"/>
    <w:rsid w:val="006F7321"/>
    <w:rsid w:val="007236E5"/>
    <w:rsid w:val="007533D2"/>
    <w:rsid w:val="00755714"/>
    <w:rsid w:val="00795588"/>
    <w:rsid w:val="007B4ADB"/>
    <w:rsid w:val="007B59E8"/>
    <w:rsid w:val="007D7212"/>
    <w:rsid w:val="007F2316"/>
    <w:rsid w:val="007F2D79"/>
    <w:rsid w:val="0080736B"/>
    <w:rsid w:val="00817126"/>
    <w:rsid w:val="00821B12"/>
    <w:rsid w:val="00826EBE"/>
    <w:rsid w:val="008343C5"/>
    <w:rsid w:val="00841A43"/>
    <w:rsid w:val="00851AEC"/>
    <w:rsid w:val="00876547"/>
    <w:rsid w:val="00894581"/>
    <w:rsid w:val="008A1D38"/>
    <w:rsid w:val="008A54EA"/>
    <w:rsid w:val="008A6229"/>
    <w:rsid w:val="008B1C05"/>
    <w:rsid w:val="008C3EC1"/>
    <w:rsid w:val="008D5FB8"/>
    <w:rsid w:val="008F7335"/>
    <w:rsid w:val="00904AD5"/>
    <w:rsid w:val="009131B8"/>
    <w:rsid w:val="009142F7"/>
    <w:rsid w:val="00917C60"/>
    <w:rsid w:val="00930D92"/>
    <w:rsid w:val="00955163"/>
    <w:rsid w:val="00962407"/>
    <w:rsid w:val="00993FC8"/>
    <w:rsid w:val="009A0F62"/>
    <w:rsid w:val="009C7854"/>
    <w:rsid w:val="00A033F7"/>
    <w:rsid w:val="00A1403E"/>
    <w:rsid w:val="00A149D6"/>
    <w:rsid w:val="00A20362"/>
    <w:rsid w:val="00A261B1"/>
    <w:rsid w:val="00A412FD"/>
    <w:rsid w:val="00A420E5"/>
    <w:rsid w:val="00A454FD"/>
    <w:rsid w:val="00A46897"/>
    <w:rsid w:val="00A948F5"/>
    <w:rsid w:val="00AB664D"/>
    <w:rsid w:val="00AC0D2E"/>
    <w:rsid w:val="00B213CC"/>
    <w:rsid w:val="00B42085"/>
    <w:rsid w:val="00B761F2"/>
    <w:rsid w:val="00B97499"/>
    <w:rsid w:val="00BB6E48"/>
    <w:rsid w:val="00C475D0"/>
    <w:rsid w:val="00C8002E"/>
    <w:rsid w:val="00CC76BF"/>
    <w:rsid w:val="00CD2AC6"/>
    <w:rsid w:val="00D0068B"/>
    <w:rsid w:val="00D10DD3"/>
    <w:rsid w:val="00D368DC"/>
    <w:rsid w:val="00D46111"/>
    <w:rsid w:val="00D55A57"/>
    <w:rsid w:val="00D65101"/>
    <w:rsid w:val="00D76262"/>
    <w:rsid w:val="00D80929"/>
    <w:rsid w:val="00D85A6A"/>
    <w:rsid w:val="00D92784"/>
    <w:rsid w:val="00DA4270"/>
    <w:rsid w:val="00DC52BC"/>
    <w:rsid w:val="00DC62C6"/>
    <w:rsid w:val="00DC64B0"/>
    <w:rsid w:val="00DF5E7A"/>
    <w:rsid w:val="00E46B31"/>
    <w:rsid w:val="00E618C6"/>
    <w:rsid w:val="00E63F46"/>
    <w:rsid w:val="00E7231E"/>
    <w:rsid w:val="00E75992"/>
    <w:rsid w:val="00EB28F7"/>
    <w:rsid w:val="00EB4AD4"/>
    <w:rsid w:val="00EC3160"/>
    <w:rsid w:val="00EC7088"/>
    <w:rsid w:val="00EF3D7F"/>
    <w:rsid w:val="00F009DE"/>
    <w:rsid w:val="00F055FA"/>
    <w:rsid w:val="00F27698"/>
    <w:rsid w:val="00FA5439"/>
    <w:rsid w:val="00FB7733"/>
    <w:rsid w:val="00FD006B"/>
    <w:rsid w:val="00FD1F85"/>
    <w:rsid w:val="00FE21D3"/>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F5596B"/>
  <w15:chartTrackingRefBased/>
  <w15:docId w15:val="{BEEA53CC-A701-4ECB-89A6-85F8349DB5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30"/>
        <w:lang w:val="en-AU" w:eastAsia="zh-CN"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68DC"/>
    <w:pPr>
      <w:keepNext/>
      <w:keepLines/>
      <w:spacing w:before="360" w:after="80"/>
      <w:outlineLvl w:val="0"/>
    </w:pPr>
    <w:rPr>
      <w:rFonts w:asciiTheme="majorHAnsi" w:eastAsiaTheme="majorEastAsia" w:hAnsiTheme="majorHAnsi" w:cstheme="majorBidi"/>
      <w:color w:val="0F4761" w:themeColor="accent1" w:themeShade="BF"/>
      <w:sz w:val="40"/>
      <w:szCs w:val="50"/>
    </w:rPr>
  </w:style>
  <w:style w:type="paragraph" w:styleId="Heading2">
    <w:name w:val="heading 2"/>
    <w:basedOn w:val="Normal"/>
    <w:next w:val="Normal"/>
    <w:link w:val="Heading2Char"/>
    <w:uiPriority w:val="9"/>
    <w:semiHidden/>
    <w:unhideWhenUsed/>
    <w:qFormat/>
    <w:rsid w:val="00D368DC"/>
    <w:pPr>
      <w:keepNext/>
      <w:keepLines/>
      <w:spacing w:before="160" w:after="80"/>
      <w:outlineLvl w:val="1"/>
    </w:pPr>
    <w:rPr>
      <w:rFonts w:asciiTheme="majorHAnsi" w:eastAsiaTheme="majorEastAsia" w:hAnsiTheme="majorHAnsi" w:cstheme="majorBidi"/>
      <w:color w:val="0F4761" w:themeColor="accent1" w:themeShade="BF"/>
      <w:sz w:val="32"/>
      <w:szCs w:val="40"/>
    </w:rPr>
  </w:style>
  <w:style w:type="paragraph" w:styleId="Heading3">
    <w:name w:val="heading 3"/>
    <w:basedOn w:val="Normal"/>
    <w:next w:val="Normal"/>
    <w:link w:val="Heading3Char"/>
    <w:uiPriority w:val="9"/>
    <w:semiHidden/>
    <w:unhideWhenUsed/>
    <w:qFormat/>
    <w:rsid w:val="00D368DC"/>
    <w:pPr>
      <w:keepNext/>
      <w:keepLines/>
      <w:spacing w:before="160" w:after="80"/>
      <w:outlineLvl w:val="2"/>
    </w:pPr>
    <w:rPr>
      <w:rFonts w:eastAsiaTheme="majorEastAsia" w:cstheme="majorBidi"/>
      <w:color w:val="0F4761" w:themeColor="accent1" w:themeShade="BF"/>
      <w:sz w:val="28"/>
      <w:szCs w:val="35"/>
    </w:rPr>
  </w:style>
  <w:style w:type="paragraph" w:styleId="Heading4">
    <w:name w:val="heading 4"/>
    <w:basedOn w:val="Normal"/>
    <w:next w:val="Normal"/>
    <w:link w:val="Heading4Char"/>
    <w:uiPriority w:val="9"/>
    <w:semiHidden/>
    <w:unhideWhenUsed/>
    <w:qFormat/>
    <w:rsid w:val="00D368D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8D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8D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8D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8D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8D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8DC"/>
    <w:rPr>
      <w:rFonts w:asciiTheme="majorHAnsi" w:eastAsiaTheme="majorEastAsia" w:hAnsiTheme="majorHAnsi" w:cstheme="majorBidi"/>
      <w:color w:val="0F4761" w:themeColor="accent1" w:themeShade="BF"/>
      <w:sz w:val="40"/>
      <w:szCs w:val="50"/>
    </w:rPr>
  </w:style>
  <w:style w:type="character" w:customStyle="1" w:styleId="Heading2Char">
    <w:name w:val="Heading 2 Char"/>
    <w:basedOn w:val="DefaultParagraphFont"/>
    <w:link w:val="Heading2"/>
    <w:uiPriority w:val="9"/>
    <w:semiHidden/>
    <w:rsid w:val="00D368DC"/>
    <w:rPr>
      <w:rFonts w:asciiTheme="majorHAnsi" w:eastAsiaTheme="majorEastAsia" w:hAnsiTheme="majorHAnsi" w:cstheme="majorBidi"/>
      <w:color w:val="0F4761" w:themeColor="accent1" w:themeShade="BF"/>
      <w:sz w:val="32"/>
      <w:szCs w:val="40"/>
    </w:rPr>
  </w:style>
  <w:style w:type="character" w:customStyle="1" w:styleId="Heading3Char">
    <w:name w:val="Heading 3 Char"/>
    <w:basedOn w:val="DefaultParagraphFont"/>
    <w:link w:val="Heading3"/>
    <w:uiPriority w:val="9"/>
    <w:semiHidden/>
    <w:rsid w:val="00D368DC"/>
    <w:rPr>
      <w:rFonts w:eastAsiaTheme="majorEastAsia" w:cstheme="majorBidi"/>
      <w:color w:val="0F4761" w:themeColor="accent1" w:themeShade="BF"/>
      <w:sz w:val="28"/>
      <w:szCs w:val="35"/>
    </w:rPr>
  </w:style>
  <w:style w:type="character" w:customStyle="1" w:styleId="Heading4Char">
    <w:name w:val="Heading 4 Char"/>
    <w:basedOn w:val="DefaultParagraphFont"/>
    <w:link w:val="Heading4"/>
    <w:uiPriority w:val="9"/>
    <w:semiHidden/>
    <w:rsid w:val="00D368D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8D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8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8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8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8DC"/>
    <w:rPr>
      <w:rFonts w:eastAsiaTheme="majorEastAsia" w:cstheme="majorBidi"/>
      <w:color w:val="272727" w:themeColor="text1" w:themeTint="D8"/>
    </w:rPr>
  </w:style>
  <w:style w:type="paragraph" w:styleId="Title">
    <w:name w:val="Title"/>
    <w:basedOn w:val="Normal"/>
    <w:next w:val="Normal"/>
    <w:link w:val="TitleChar"/>
    <w:uiPriority w:val="10"/>
    <w:qFormat/>
    <w:rsid w:val="00D368DC"/>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D368DC"/>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D368DC"/>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D368DC"/>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D368DC"/>
    <w:pPr>
      <w:spacing w:before="160"/>
      <w:jc w:val="center"/>
    </w:pPr>
    <w:rPr>
      <w:i/>
      <w:iCs/>
      <w:color w:val="404040" w:themeColor="text1" w:themeTint="BF"/>
    </w:rPr>
  </w:style>
  <w:style w:type="character" w:customStyle="1" w:styleId="QuoteChar">
    <w:name w:val="Quote Char"/>
    <w:basedOn w:val="DefaultParagraphFont"/>
    <w:link w:val="Quote"/>
    <w:uiPriority w:val="29"/>
    <w:rsid w:val="00D368DC"/>
    <w:rPr>
      <w:i/>
      <w:iCs/>
      <w:color w:val="404040" w:themeColor="text1" w:themeTint="BF"/>
    </w:rPr>
  </w:style>
  <w:style w:type="paragraph" w:styleId="ListParagraph">
    <w:name w:val="List Paragraph"/>
    <w:basedOn w:val="Normal"/>
    <w:uiPriority w:val="34"/>
    <w:qFormat/>
    <w:rsid w:val="00D368DC"/>
    <w:pPr>
      <w:ind w:left="720"/>
      <w:contextualSpacing/>
    </w:pPr>
  </w:style>
  <w:style w:type="character" w:styleId="IntenseEmphasis">
    <w:name w:val="Intense Emphasis"/>
    <w:basedOn w:val="DefaultParagraphFont"/>
    <w:uiPriority w:val="21"/>
    <w:qFormat/>
    <w:rsid w:val="00D368DC"/>
    <w:rPr>
      <w:i/>
      <w:iCs/>
      <w:color w:val="0F4761" w:themeColor="accent1" w:themeShade="BF"/>
    </w:rPr>
  </w:style>
  <w:style w:type="paragraph" w:styleId="IntenseQuote">
    <w:name w:val="Intense Quote"/>
    <w:basedOn w:val="Normal"/>
    <w:next w:val="Normal"/>
    <w:link w:val="IntenseQuoteChar"/>
    <w:uiPriority w:val="30"/>
    <w:qFormat/>
    <w:rsid w:val="00D368D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8DC"/>
    <w:rPr>
      <w:i/>
      <w:iCs/>
      <w:color w:val="0F4761" w:themeColor="accent1" w:themeShade="BF"/>
    </w:rPr>
  </w:style>
  <w:style w:type="character" w:styleId="IntenseReference">
    <w:name w:val="Intense Reference"/>
    <w:basedOn w:val="DefaultParagraphFont"/>
    <w:uiPriority w:val="32"/>
    <w:qFormat/>
    <w:rsid w:val="00D368DC"/>
    <w:rPr>
      <w:b/>
      <w:bCs/>
      <w:smallCaps/>
      <w:color w:val="0F4761" w:themeColor="accent1" w:themeShade="BF"/>
      <w:spacing w:val="5"/>
    </w:rPr>
  </w:style>
  <w:style w:type="paragraph" w:styleId="Header">
    <w:name w:val="header"/>
    <w:basedOn w:val="Normal"/>
    <w:link w:val="HeaderChar"/>
    <w:uiPriority w:val="99"/>
    <w:unhideWhenUsed/>
    <w:rsid w:val="00917C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7C60"/>
  </w:style>
  <w:style w:type="paragraph" w:styleId="Footer">
    <w:name w:val="footer"/>
    <w:basedOn w:val="Normal"/>
    <w:link w:val="FooterChar"/>
    <w:uiPriority w:val="99"/>
    <w:unhideWhenUsed/>
    <w:rsid w:val="00917C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7C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2547600">
      <w:bodyDiv w:val="1"/>
      <w:marLeft w:val="0"/>
      <w:marRight w:val="0"/>
      <w:marTop w:val="0"/>
      <w:marBottom w:val="0"/>
      <w:divBdr>
        <w:top w:val="none" w:sz="0" w:space="0" w:color="auto"/>
        <w:left w:val="none" w:sz="0" w:space="0" w:color="auto"/>
        <w:bottom w:val="none" w:sz="0" w:space="0" w:color="auto"/>
        <w:right w:val="none" w:sz="0" w:space="0" w:color="auto"/>
      </w:divBdr>
    </w:div>
    <w:div w:id="1135680302">
      <w:bodyDiv w:val="1"/>
      <w:marLeft w:val="0"/>
      <w:marRight w:val="0"/>
      <w:marTop w:val="0"/>
      <w:marBottom w:val="0"/>
      <w:divBdr>
        <w:top w:val="none" w:sz="0" w:space="0" w:color="auto"/>
        <w:left w:val="none" w:sz="0" w:space="0" w:color="auto"/>
        <w:bottom w:val="none" w:sz="0" w:space="0" w:color="auto"/>
        <w:right w:val="none" w:sz="0" w:space="0" w:color="auto"/>
      </w:divBdr>
    </w:div>
    <w:div w:id="1511946857">
      <w:bodyDiv w:val="1"/>
      <w:marLeft w:val="0"/>
      <w:marRight w:val="0"/>
      <w:marTop w:val="0"/>
      <w:marBottom w:val="0"/>
      <w:divBdr>
        <w:top w:val="none" w:sz="0" w:space="0" w:color="auto"/>
        <w:left w:val="none" w:sz="0" w:space="0" w:color="auto"/>
        <w:bottom w:val="none" w:sz="0" w:space="0" w:color="auto"/>
        <w:right w:val="none" w:sz="0" w:space="0" w:color="auto"/>
      </w:divBdr>
    </w:div>
    <w:div w:id="1732733929">
      <w:bodyDiv w:val="1"/>
      <w:marLeft w:val="0"/>
      <w:marRight w:val="0"/>
      <w:marTop w:val="0"/>
      <w:marBottom w:val="0"/>
      <w:divBdr>
        <w:top w:val="none" w:sz="0" w:space="0" w:color="auto"/>
        <w:left w:val="none" w:sz="0" w:space="0" w:color="auto"/>
        <w:bottom w:val="none" w:sz="0" w:space="0" w:color="auto"/>
        <w:right w:val="none" w:sz="0" w:space="0" w:color="auto"/>
      </w:divBdr>
    </w:div>
    <w:div w:id="1970547815">
      <w:bodyDiv w:val="1"/>
      <w:marLeft w:val="0"/>
      <w:marRight w:val="0"/>
      <w:marTop w:val="0"/>
      <w:marBottom w:val="0"/>
      <w:divBdr>
        <w:top w:val="none" w:sz="0" w:space="0" w:color="auto"/>
        <w:left w:val="none" w:sz="0" w:space="0" w:color="auto"/>
        <w:bottom w:val="none" w:sz="0" w:space="0" w:color="auto"/>
        <w:right w:val="none" w:sz="0" w:space="0" w:color="auto"/>
      </w:divBdr>
      <w:divsChild>
        <w:div w:id="718742590">
          <w:marLeft w:val="360"/>
          <w:marRight w:val="0"/>
          <w:marTop w:val="200"/>
          <w:marBottom w:val="0"/>
          <w:divBdr>
            <w:top w:val="none" w:sz="0" w:space="0" w:color="auto"/>
            <w:left w:val="none" w:sz="0" w:space="0" w:color="auto"/>
            <w:bottom w:val="none" w:sz="0" w:space="0" w:color="auto"/>
            <w:right w:val="none" w:sz="0" w:space="0" w:color="auto"/>
          </w:divBdr>
        </w:div>
        <w:div w:id="1889104449">
          <w:marLeft w:val="1080"/>
          <w:marRight w:val="0"/>
          <w:marTop w:val="100"/>
          <w:marBottom w:val="0"/>
          <w:divBdr>
            <w:top w:val="none" w:sz="0" w:space="0" w:color="auto"/>
            <w:left w:val="none" w:sz="0" w:space="0" w:color="auto"/>
            <w:bottom w:val="none" w:sz="0" w:space="0" w:color="auto"/>
            <w:right w:val="none" w:sz="0" w:space="0" w:color="auto"/>
          </w:divBdr>
        </w:div>
        <w:div w:id="740130521">
          <w:marLeft w:val="1080"/>
          <w:marRight w:val="0"/>
          <w:marTop w:val="100"/>
          <w:marBottom w:val="0"/>
          <w:divBdr>
            <w:top w:val="none" w:sz="0" w:space="0" w:color="auto"/>
            <w:left w:val="none" w:sz="0" w:space="0" w:color="auto"/>
            <w:bottom w:val="none" w:sz="0" w:space="0" w:color="auto"/>
            <w:right w:val="none" w:sz="0" w:space="0" w:color="auto"/>
          </w:divBdr>
        </w:div>
        <w:div w:id="1651791593">
          <w:marLeft w:val="1080"/>
          <w:marRight w:val="0"/>
          <w:marTop w:val="100"/>
          <w:marBottom w:val="0"/>
          <w:divBdr>
            <w:top w:val="none" w:sz="0" w:space="0" w:color="auto"/>
            <w:left w:val="none" w:sz="0" w:space="0" w:color="auto"/>
            <w:bottom w:val="none" w:sz="0" w:space="0" w:color="auto"/>
            <w:right w:val="none" w:sz="0" w:space="0" w:color="auto"/>
          </w:divBdr>
        </w:div>
        <w:div w:id="1835680516">
          <w:marLeft w:val="360"/>
          <w:marRight w:val="0"/>
          <w:marTop w:val="200"/>
          <w:marBottom w:val="0"/>
          <w:divBdr>
            <w:top w:val="none" w:sz="0" w:space="0" w:color="auto"/>
            <w:left w:val="none" w:sz="0" w:space="0" w:color="auto"/>
            <w:bottom w:val="none" w:sz="0" w:space="0" w:color="auto"/>
            <w:right w:val="none" w:sz="0" w:space="0" w:color="auto"/>
          </w:divBdr>
        </w:div>
        <w:div w:id="923537588">
          <w:marLeft w:val="360"/>
          <w:marRight w:val="0"/>
          <w:marTop w:val="200"/>
          <w:marBottom w:val="0"/>
          <w:divBdr>
            <w:top w:val="none" w:sz="0" w:space="0" w:color="auto"/>
            <w:left w:val="none" w:sz="0" w:space="0" w:color="auto"/>
            <w:bottom w:val="none" w:sz="0" w:space="0" w:color="auto"/>
            <w:right w:val="none" w:sz="0" w:space="0" w:color="auto"/>
          </w:divBdr>
        </w:div>
        <w:div w:id="1441486075">
          <w:marLeft w:val="1080"/>
          <w:marRight w:val="0"/>
          <w:marTop w:val="100"/>
          <w:marBottom w:val="0"/>
          <w:divBdr>
            <w:top w:val="none" w:sz="0" w:space="0" w:color="auto"/>
            <w:left w:val="none" w:sz="0" w:space="0" w:color="auto"/>
            <w:bottom w:val="none" w:sz="0" w:space="0" w:color="auto"/>
            <w:right w:val="none" w:sz="0" w:space="0" w:color="auto"/>
          </w:divBdr>
        </w:div>
        <w:div w:id="975069919">
          <w:marLeft w:val="1080"/>
          <w:marRight w:val="0"/>
          <w:marTop w:val="100"/>
          <w:marBottom w:val="0"/>
          <w:divBdr>
            <w:top w:val="none" w:sz="0" w:space="0" w:color="auto"/>
            <w:left w:val="none" w:sz="0" w:space="0" w:color="auto"/>
            <w:bottom w:val="none" w:sz="0" w:space="0" w:color="auto"/>
            <w:right w:val="none" w:sz="0" w:space="0" w:color="auto"/>
          </w:divBdr>
        </w:div>
        <w:div w:id="2059894538">
          <w:marLeft w:val="1080"/>
          <w:marRight w:val="0"/>
          <w:marTop w:val="100"/>
          <w:marBottom w:val="0"/>
          <w:divBdr>
            <w:top w:val="none" w:sz="0" w:space="0" w:color="auto"/>
            <w:left w:val="none" w:sz="0" w:space="0" w:color="auto"/>
            <w:bottom w:val="none" w:sz="0" w:space="0" w:color="auto"/>
            <w:right w:val="none" w:sz="0" w:space="0" w:color="auto"/>
          </w:divBdr>
        </w:div>
        <w:div w:id="1698848435">
          <w:marLeft w:val="1080"/>
          <w:marRight w:val="0"/>
          <w:marTop w:val="100"/>
          <w:marBottom w:val="0"/>
          <w:divBdr>
            <w:top w:val="none" w:sz="0" w:space="0" w:color="auto"/>
            <w:left w:val="none" w:sz="0" w:space="0" w:color="auto"/>
            <w:bottom w:val="none" w:sz="0" w:space="0" w:color="auto"/>
            <w:right w:val="none" w:sz="0" w:space="0" w:color="auto"/>
          </w:divBdr>
        </w:div>
        <w:div w:id="1461804059">
          <w:marLeft w:val="360"/>
          <w:marRight w:val="0"/>
          <w:marTop w:val="200"/>
          <w:marBottom w:val="0"/>
          <w:divBdr>
            <w:top w:val="none" w:sz="0" w:space="0" w:color="auto"/>
            <w:left w:val="none" w:sz="0" w:space="0" w:color="auto"/>
            <w:bottom w:val="none" w:sz="0" w:space="0" w:color="auto"/>
            <w:right w:val="none" w:sz="0" w:space="0" w:color="auto"/>
          </w:divBdr>
        </w:div>
        <w:div w:id="961115175">
          <w:marLeft w:val="1080"/>
          <w:marRight w:val="0"/>
          <w:marTop w:val="100"/>
          <w:marBottom w:val="0"/>
          <w:divBdr>
            <w:top w:val="none" w:sz="0" w:space="0" w:color="auto"/>
            <w:left w:val="none" w:sz="0" w:space="0" w:color="auto"/>
            <w:bottom w:val="none" w:sz="0" w:space="0" w:color="auto"/>
            <w:right w:val="none" w:sz="0" w:space="0" w:color="auto"/>
          </w:divBdr>
        </w:div>
        <w:div w:id="1221669968">
          <w:marLeft w:val="1080"/>
          <w:marRight w:val="0"/>
          <w:marTop w:val="100"/>
          <w:marBottom w:val="0"/>
          <w:divBdr>
            <w:top w:val="none" w:sz="0" w:space="0" w:color="auto"/>
            <w:left w:val="none" w:sz="0" w:space="0" w:color="auto"/>
            <w:bottom w:val="none" w:sz="0" w:space="0" w:color="auto"/>
            <w:right w:val="none" w:sz="0" w:space="0" w:color="auto"/>
          </w:divBdr>
        </w:div>
        <w:div w:id="1192036726">
          <w:marLeft w:val="1080"/>
          <w:marRight w:val="0"/>
          <w:marTop w:val="100"/>
          <w:marBottom w:val="0"/>
          <w:divBdr>
            <w:top w:val="none" w:sz="0" w:space="0" w:color="auto"/>
            <w:left w:val="none" w:sz="0" w:space="0" w:color="auto"/>
            <w:bottom w:val="none" w:sz="0" w:space="0" w:color="auto"/>
            <w:right w:val="none" w:sz="0" w:space="0" w:color="auto"/>
          </w:divBdr>
        </w:div>
        <w:div w:id="510880167">
          <w:marLeft w:val="1080"/>
          <w:marRight w:val="0"/>
          <w:marTop w:val="100"/>
          <w:marBottom w:val="0"/>
          <w:divBdr>
            <w:top w:val="none" w:sz="0" w:space="0" w:color="auto"/>
            <w:left w:val="none" w:sz="0" w:space="0" w:color="auto"/>
            <w:bottom w:val="none" w:sz="0" w:space="0" w:color="auto"/>
            <w:right w:val="none" w:sz="0" w:space="0" w:color="auto"/>
          </w:divBdr>
        </w:div>
        <w:div w:id="59865214">
          <w:marLeft w:val="1080"/>
          <w:marRight w:val="0"/>
          <w:marTop w:val="100"/>
          <w:marBottom w:val="0"/>
          <w:divBdr>
            <w:top w:val="none" w:sz="0" w:space="0" w:color="auto"/>
            <w:left w:val="none" w:sz="0" w:space="0" w:color="auto"/>
            <w:bottom w:val="none" w:sz="0" w:space="0" w:color="auto"/>
            <w:right w:val="none" w:sz="0" w:space="0" w:color="auto"/>
          </w:divBdr>
        </w:div>
        <w:div w:id="1139959533">
          <w:marLeft w:val="1080"/>
          <w:marRight w:val="0"/>
          <w:marTop w:val="100"/>
          <w:marBottom w:val="0"/>
          <w:divBdr>
            <w:top w:val="none" w:sz="0" w:space="0" w:color="auto"/>
            <w:left w:val="none" w:sz="0" w:space="0" w:color="auto"/>
            <w:bottom w:val="none" w:sz="0" w:space="0" w:color="auto"/>
            <w:right w:val="none" w:sz="0" w:space="0" w:color="auto"/>
          </w:divBdr>
        </w:div>
        <w:div w:id="1549952310">
          <w:marLeft w:val="1080"/>
          <w:marRight w:val="0"/>
          <w:marTop w:val="100"/>
          <w:marBottom w:val="0"/>
          <w:divBdr>
            <w:top w:val="none" w:sz="0" w:space="0" w:color="auto"/>
            <w:left w:val="none" w:sz="0" w:space="0" w:color="auto"/>
            <w:bottom w:val="none" w:sz="0" w:space="0" w:color="auto"/>
            <w:right w:val="none" w:sz="0" w:space="0" w:color="auto"/>
          </w:divBdr>
        </w:div>
        <w:div w:id="111871535">
          <w:marLeft w:val="360"/>
          <w:marRight w:val="0"/>
          <w:marTop w:val="200"/>
          <w:marBottom w:val="0"/>
          <w:divBdr>
            <w:top w:val="none" w:sz="0" w:space="0" w:color="auto"/>
            <w:left w:val="none" w:sz="0" w:space="0" w:color="auto"/>
            <w:bottom w:val="none" w:sz="0" w:space="0" w:color="auto"/>
            <w:right w:val="none" w:sz="0" w:space="0" w:color="auto"/>
          </w:divBdr>
        </w:div>
        <w:div w:id="699824350">
          <w:marLeft w:val="360"/>
          <w:marRight w:val="0"/>
          <w:marTop w:val="200"/>
          <w:marBottom w:val="0"/>
          <w:divBdr>
            <w:top w:val="none" w:sz="0" w:space="0" w:color="auto"/>
            <w:left w:val="none" w:sz="0" w:space="0" w:color="auto"/>
            <w:bottom w:val="none" w:sz="0" w:space="0" w:color="auto"/>
            <w:right w:val="none" w:sz="0" w:space="0" w:color="auto"/>
          </w:divBdr>
        </w:div>
        <w:div w:id="167530066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9</TotalTime>
  <Pages>5</Pages>
  <Words>2473</Words>
  <Characters>14101</Characters>
  <Application>Microsoft Office Word</Application>
  <DocSecurity>0</DocSecurity>
  <Lines>117</Lines>
  <Paragraphs>33</Paragraphs>
  <ScaleCrop>false</ScaleCrop>
  <Company/>
  <LinksUpToDate>false</LinksUpToDate>
  <CharactersWithSpaces>1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James Rohan (Student)</dc:creator>
  <cp:keywords/>
  <dc:description/>
  <cp:lastModifiedBy>Dylan James Rohan (Student)</cp:lastModifiedBy>
  <cp:revision>138</cp:revision>
  <dcterms:created xsi:type="dcterms:W3CDTF">2024-11-21T03:08:00Z</dcterms:created>
  <dcterms:modified xsi:type="dcterms:W3CDTF">2024-11-21T06:33:00Z</dcterms:modified>
</cp:coreProperties>
</file>